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22719F" w14:textId="0D066239"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w:t>
      </w:r>
      <w:ins w:id="0" w:author="Joseph Bennett" w:date="2019-06-16T20:49:00Z">
        <w:r w:rsidR="00627220">
          <w:rPr>
            <w:rFonts w:cs="Times New Roman"/>
            <w:szCs w:val="24"/>
          </w:rPr>
          <w:t>l</w:t>
        </w:r>
      </w:ins>
      <w:del w:id="1" w:author="Joseph Bennett" w:date="2019-06-16T20:49:00Z">
        <w:r w:rsidDel="00627220">
          <w:rPr>
            <w:rFonts w:cs="Times New Roman"/>
            <w:szCs w:val="24"/>
          </w:rPr>
          <w:delText>L</w:delText>
        </w:r>
      </w:del>
      <w:r>
        <w:rPr>
          <w:rFonts w:cs="Times New Roman"/>
          <w:szCs w:val="24"/>
        </w:rPr>
        <w:t xml:space="preserve">inear programming outperforms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r>
        <w:rPr>
          <w:rFonts w:cs="Times New Roman"/>
        </w:rPr>
        <w:t>Schuster</w:t>
      </w:r>
      <w:r>
        <w:rPr>
          <w:rFonts w:cs="Times New Roman"/>
          <w:vertAlign w:val="superscript"/>
        </w:rPr>
        <w:t>a</w:t>
      </w:r>
      <w:proofErr w:type="gramStart"/>
      <w:r>
        <w:rPr>
          <w:rFonts w:cs="Times New Roman"/>
          <w:vertAlign w:val="superscript"/>
        </w:rPr>
        <w:t>,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5CB17E97" w14:textId="1C9485FF" w:rsidR="00132C97" w:rsidRDefault="00132C97" w:rsidP="00132C97">
      <w:pPr>
        <w:pStyle w:val="Body"/>
        <w:spacing w:after="0" w:line="480" w:lineRule="auto"/>
        <w:ind w:left="360" w:hanging="360"/>
        <w:rPr>
          <w:rFonts w:cs="Times New Roman"/>
          <w:lang w:val="en-CA"/>
        </w:rPr>
      </w:pPr>
      <w:r w:rsidRPr="00C020D6">
        <w:rPr>
          <w:rFonts w:cs="Times New Roman"/>
          <w:b/>
          <w:lang w:val="en-CA"/>
        </w:rPr>
        <w:t>Emails</w:t>
      </w:r>
      <w:r w:rsidRPr="00C020D6">
        <w:rPr>
          <w:rFonts w:cs="Times New Roman"/>
          <w:lang w:val="en-CA"/>
        </w:rPr>
        <w:t xml:space="preserve">: </w:t>
      </w:r>
      <w:hyperlink r:id="rId8" w:history="1">
        <w:r w:rsidRPr="00C020D6">
          <w:rPr>
            <w:rStyle w:val="Hyperlink"/>
            <w:rFonts w:cs="Times New Roman"/>
            <w:lang w:val="en-CA"/>
          </w:rPr>
          <w:t>richard.schuster@glel.carleton.ca</w:t>
        </w:r>
      </w:hyperlink>
      <w:r w:rsidRPr="00C020D6">
        <w:rPr>
          <w:rFonts w:cs="Times New Roman"/>
          <w:lang w:val="en-CA"/>
        </w:rPr>
        <w:t xml:space="preserve">; </w:t>
      </w:r>
      <w:hyperlink r:id="rId9" w:history="1">
        <w:r w:rsidRPr="00C020D6">
          <w:rPr>
            <w:rStyle w:val="Hyperlink"/>
            <w:rFonts w:cs="Times New Roman"/>
            <w:lang w:val="en-CA"/>
          </w:rPr>
          <w:t>jeffrey.hanson@uqconnect.edu.au</w:t>
        </w:r>
      </w:hyperlink>
      <w:r w:rsidRPr="00C020D6">
        <w:rPr>
          <w:rFonts w:cs="Times New Roman"/>
          <w:lang w:val="en-CA"/>
        </w:rPr>
        <w:t xml:space="preserve">; </w:t>
      </w:r>
      <w:hyperlink r:id="rId10" w:history="1">
        <w:r w:rsidRPr="00C020D6">
          <w:rPr>
            <w:rStyle w:val="Hyperlink"/>
            <w:rFonts w:cs="Times New Roman"/>
            <w:lang w:val="en-CA"/>
          </w:rPr>
          <w:t>mes335@cornell.edu</w:t>
        </w:r>
      </w:hyperlink>
      <w:r w:rsidRPr="00C020D6">
        <w:rPr>
          <w:rFonts w:cs="Times New Roman"/>
          <w:lang w:val="en-CA"/>
        </w:rPr>
        <w:t xml:space="preserve">; </w:t>
      </w:r>
      <w:hyperlink r:id="rId11" w:history="1">
        <w:r w:rsidRPr="00C020D6">
          <w:rPr>
            <w:rStyle w:val="Hyperlink"/>
            <w:rFonts w:cs="Times New Roman"/>
            <w:lang w:val="en-CA"/>
          </w:rPr>
          <w:t>JosephBennett@cunet.carleton.ca</w:t>
        </w:r>
      </w:hyperlink>
      <w:r w:rsidRPr="00C020D6">
        <w:rPr>
          <w:rFonts w:cs="Times New Roman"/>
          <w:lang w:val="en-CA"/>
        </w:rPr>
        <w:t xml:space="preserve"> </w:t>
      </w:r>
    </w:p>
    <w:p w14:paraId="08E5375F" w14:textId="4B86BD37" w:rsidR="00C84440" w:rsidRPr="00DE0C6C" w:rsidRDefault="00C84440" w:rsidP="00132C97">
      <w:pPr>
        <w:pStyle w:val="Body"/>
        <w:spacing w:after="0" w:line="480" w:lineRule="auto"/>
        <w:ind w:left="360" w:hanging="360"/>
        <w:rPr>
          <w:rFonts w:cs="Times New Roman"/>
          <w:lang w:val="en-CA"/>
        </w:rPr>
      </w:pPr>
      <w:r w:rsidRPr="00DE0C6C">
        <w:rPr>
          <w:rFonts w:cs="Times New Roman"/>
          <w:lang w:val="en-CA"/>
        </w:rPr>
        <w:t>*</w:t>
      </w:r>
      <w:r w:rsidR="00DE0C6C">
        <w:rPr>
          <w:rFonts w:cs="Times New Roman"/>
          <w:lang w:val="en-CA"/>
        </w:rPr>
        <w:t xml:space="preserve">Corresponding author: Department of Biology, 1125 Colonel </w:t>
      </w:r>
      <w:proofErr w:type="gramStart"/>
      <w:r w:rsidR="00DE0C6C">
        <w:rPr>
          <w:rFonts w:cs="Times New Roman"/>
          <w:lang w:val="en-CA"/>
        </w:rPr>
        <w:t>By</w:t>
      </w:r>
      <w:proofErr w:type="gramEnd"/>
      <w:r w:rsidR="00DE0C6C">
        <w:rPr>
          <w:rFonts w:cs="Times New Roman"/>
          <w:lang w:val="en-CA"/>
        </w:rPr>
        <w:t xml:space="preserve"> Drive, Carleton University, Ottawa ON, K1S 5B6 Canada. Phone: +1 250 631 8324</w:t>
      </w:r>
    </w:p>
    <w:p w14:paraId="615C1AFC" w14:textId="77777777" w:rsidR="0056142A" w:rsidRDefault="00581800">
      <w:pPr>
        <w:pStyle w:val="Body"/>
        <w:spacing w:after="0" w:line="480" w:lineRule="auto"/>
        <w:ind w:left="360" w:hanging="360"/>
        <w:rPr>
          <w:rFonts w:cs="Times New Roman"/>
          <w:lang w:val="en-CA"/>
        </w:rPr>
      </w:pPr>
      <w:proofErr w:type="gramStart"/>
      <w:r>
        <w:rPr>
          <w:rFonts w:cs="Times New Roman"/>
          <w:vertAlign w:val="superscript"/>
          <w:lang w:val="en-CA"/>
        </w:rPr>
        <w:t>a</w:t>
      </w:r>
      <w:proofErr w:type="gramEnd"/>
      <w:r>
        <w:rPr>
          <w:rFonts w:cs="Times New Roman"/>
          <w:vertAlign w:val="superscript"/>
          <w:lang w:val="en-CA"/>
        </w:rPr>
        <w:t xml:space="preserve"> </w:t>
      </w:r>
      <w:r>
        <w:rPr>
          <w:rFonts w:cs="Times New Roman"/>
          <w:lang w:val="en-CA"/>
        </w:rPr>
        <w:t xml:space="preserve">Department of Biology, 1125 Colonel By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proofErr w:type="gramStart"/>
      <w:r>
        <w:rPr>
          <w:rFonts w:cs="Times New Roman"/>
          <w:szCs w:val="24"/>
          <w:vertAlign w:val="superscript"/>
        </w:rPr>
        <w:t>c</w:t>
      </w:r>
      <w:proofErr w:type="gramEnd"/>
      <w:r>
        <w:rPr>
          <w:rFonts w:cs="Times New Roman"/>
          <w:szCs w:val="24"/>
          <w:vertAlign w:val="superscript"/>
        </w:rPr>
        <w:t xml:space="preserve"> </w:t>
      </w:r>
      <w:r>
        <w:rPr>
          <w:rFonts w:cs="Times New Roman"/>
          <w:szCs w:val="24"/>
        </w:rPr>
        <w:t>School of Biological Sciences, The University of Queensland, Brisbane, QLD 4072, Australia</w:t>
      </w:r>
    </w:p>
    <w:p w14:paraId="4CB587A6" w14:textId="77777777" w:rsidR="0056142A" w:rsidRDefault="00581800">
      <w:pPr>
        <w:spacing w:after="0" w:line="480" w:lineRule="auto"/>
        <w:rPr>
          <w:rFonts w:cs="Times New Roman"/>
          <w:szCs w:val="24"/>
        </w:rPr>
      </w:pPr>
      <w:proofErr w:type="gramStart"/>
      <w:r>
        <w:rPr>
          <w:rFonts w:cs="Times New Roman"/>
          <w:szCs w:val="24"/>
          <w:vertAlign w:val="superscript"/>
        </w:rPr>
        <w:t>d</w:t>
      </w:r>
      <w:proofErr w:type="gramEnd"/>
      <w:r>
        <w:rPr>
          <w:rFonts w:cs="Times New Roman"/>
          <w:szCs w:val="24"/>
          <w:vertAlign w:val="superscript"/>
        </w:rPr>
        <w:t xml:space="preserve"> </w:t>
      </w:r>
      <w:r>
        <w:rPr>
          <w:rFonts w:cs="Times New Roman"/>
          <w:szCs w:val="24"/>
        </w:rPr>
        <w:t>Cornell Lab of Ornithology, Cornell University, Ithaca, NY 14850 USA.</w:t>
      </w:r>
    </w:p>
    <w:p w14:paraId="489BAFE0" w14:textId="77777777" w:rsidR="00C84440" w:rsidRDefault="00C84440" w:rsidP="00015B69">
      <w:pPr>
        <w:pStyle w:val="Body"/>
        <w:spacing w:after="0" w:line="480" w:lineRule="auto"/>
        <w:ind w:left="360" w:hanging="360"/>
        <w:rPr>
          <w:rStyle w:val="None"/>
          <w:rFonts w:cs="Times New Roman"/>
          <w:b/>
          <w:bCs/>
          <w:lang w:val="en-CA"/>
        </w:rPr>
      </w:pPr>
    </w:p>
    <w:p w14:paraId="43393E1C" w14:textId="65FD7C70" w:rsidR="0056142A" w:rsidRPr="00015B69" w:rsidRDefault="00015B69" w:rsidP="00015B69">
      <w:pPr>
        <w:pStyle w:val="Body"/>
        <w:spacing w:after="0" w:line="480" w:lineRule="auto"/>
        <w:ind w:left="360" w:hanging="360"/>
        <w:rPr>
          <w:rStyle w:val="None"/>
          <w:rFonts w:cs="Times New Roman"/>
          <w:bCs/>
          <w:lang w:val="en-CA"/>
        </w:rPr>
      </w:pPr>
      <w:r w:rsidRPr="00015B69">
        <w:rPr>
          <w:rStyle w:val="None"/>
          <w:rFonts w:cs="Times New Roman"/>
          <w:b/>
          <w:bCs/>
          <w:lang w:val="en-CA"/>
        </w:rPr>
        <w:t xml:space="preserve">Running </w:t>
      </w:r>
      <w:r>
        <w:rPr>
          <w:rStyle w:val="None"/>
          <w:rFonts w:cs="Times New Roman"/>
          <w:b/>
          <w:bCs/>
          <w:lang w:val="en-CA"/>
        </w:rPr>
        <w:t>Title</w:t>
      </w:r>
      <w:r>
        <w:rPr>
          <w:rStyle w:val="None"/>
          <w:rFonts w:cs="Times New Roman"/>
          <w:bCs/>
          <w:lang w:val="en-CA"/>
        </w:rPr>
        <w:t xml:space="preserve">: </w:t>
      </w:r>
      <w:r w:rsidRPr="00015B69">
        <w:rPr>
          <w:rStyle w:val="None"/>
          <w:rFonts w:cs="Times New Roman"/>
          <w:bCs/>
          <w:lang w:val="en-CA"/>
        </w:rPr>
        <w:t>Solving conservation planning problems</w:t>
      </w:r>
    </w:p>
    <w:p w14:paraId="3047A63D" w14:textId="77777777" w:rsidR="00330F1D" w:rsidRDefault="00581800">
      <w:pPr>
        <w:pStyle w:val="Body"/>
        <w:spacing w:after="0" w:line="480" w:lineRule="auto"/>
        <w:ind w:left="360" w:hanging="360"/>
        <w:rPr>
          <w:rFonts w:cs="Times New Roman"/>
          <w:lang w:val="en-CA"/>
        </w:rPr>
      </w:pPr>
      <w:r>
        <w:rPr>
          <w:rFonts w:cs="Times New Roman"/>
          <w:b/>
          <w:lang w:val="en-CA"/>
        </w:rPr>
        <w:t>Keywords</w:t>
      </w:r>
      <w:r>
        <w:rPr>
          <w:rFonts w:cs="Times New Roman"/>
          <w:lang w:val="en-CA"/>
        </w:rPr>
        <w:t xml:space="preserve">: </w:t>
      </w:r>
      <w:proofErr w:type="spellStart"/>
      <w:r>
        <w:rPr>
          <w:rFonts w:cs="Times New Roman"/>
          <w:lang w:val="en-CA"/>
        </w:rPr>
        <w:t>Marxan</w:t>
      </w:r>
      <w:proofErr w:type="spellEnd"/>
      <w:r>
        <w:rPr>
          <w:rFonts w:cs="Times New Roman"/>
          <w:lang w:val="en-CA"/>
        </w:rPr>
        <w:t xml:space="preserve">, Integer Linear Programming, Optimization, Prioritization, Conservation Planning, </w:t>
      </w:r>
      <w:proofErr w:type="spellStart"/>
      <w:r>
        <w:rPr>
          <w:rFonts w:cs="Times New Roman"/>
          <w:lang w:val="en-CA"/>
        </w:rPr>
        <w:t>prioritizr</w:t>
      </w:r>
      <w:proofErr w:type="spellEnd"/>
    </w:p>
    <w:p w14:paraId="06108CFF" w14:textId="50855B55" w:rsidR="0056142A" w:rsidRDefault="00CF1D9D" w:rsidP="00330F1D">
      <w:pPr>
        <w:pStyle w:val="Body"/>
        <w:spacing w:after="0" w:line="480" w:lineRule="auto"/>
      </w:pPr>
      <w:r>
        <w:rPr>
          <w:b/>
        </w:rPr>
        <w:t>Type of article</w:t>
      </w:r>
      <w:r w:rsidR="00330F1D">
        <w:t xml:space="preserve">: </w:t>
      </w:r>
      <w:r w:rsidR="002372B0" w:rsidRPr="002372B0">
        <w:t>Communications</w:t>
      </w:r>
      <w:r w:rsidR="002372B0">
        <w:t xml:space="preserve"> (max 20 </w:t>
      </w:r>
      <w:proofErr w:type="spellStart"/>
      <w:r w:rsidR="002372B0">
        <w:t>ms</w:t>
      </w:r>
      <w:proofErr w:type="spellEnd"/>
      <w:r w:rsidR="002372B0">
        <w:t xml:space="preserve"> pages)</w:t>
      </w:r>
    </w:p>
    <w:p w14:paraId="7553D41B" w14:textId="337BA361" w:rsidR="00E17AA8" w:rsidRDefault="005A1B9C" w:rsidP="00330F1D">
      <w:pPr>
        <w:pStyle w:val="Body"/>
        <w:spacing w:after="0" w:line="480" w:lineRule="auto"/>
      </w:pPr>
      <w:r w:rsidRPr="005A1B9C">
        <w:rPr>
          <w:b/>
        </w:rPr>
        <w:t>Number of Words</w:t>
      </w:r>
      <w:r>
        <w:t>: 1</w:t>
      </w:r>
      <w:r w:rsidR="00753805">
        <w:t>72</w:t>
      </w:r>
      <w:r>
        <w:t xml:space="preserve"> (abstract); </w:t>
      </w:r>
      <w:r w:rsidR="0073451B">
        <w:t>3124</w:t>
      </w:r>
      <w:r>
        <w:t xml:space="preserve"> (total)</w:t>
      </w:r>
    </w:p>
    <w:p w14:paraId="7276E5A3" w14:textId="3C5425E5" w:rsidR="005A1B9C" w:rsidRDefault="005A1B9C" w:rsidP="00330F1D">
      <w:pPr>
        <w:pStyle w:val="Body"/>
        <w:spacing w:after="0" w:line="480" w:lineRule="auto"/>
        <w:rPr>
          <w:rFonts w:eastAsia="Times New Roman" w:cs="Times New Roman"/>
        </w:rPr>
      </w:pPr>
      <w:r w:rsidRPr="00D63CE5">
        <w:rPr>
          <w:rFonts w:eastAsia="Times New Roman" w:cs="Times New Roman"/>
          <w:b/>
        </w:rPr>
        <w:t>Number of references</w:t>
      </w:r>
      <w:r>
        <w:rPr>
          <w:rFonts w:eastAsia="Times New Roman" w:cs="Times New Roman"/>
        </w:rPr>
        <w:t>:</w:t>
      </w:r>
      <w:r w:rsidR="00400E83">
        <w:rPr>
          <w:rFonts w:eastAsia="Times New Roman" w:cs="Times New Roman"/>
        </w:rPr>
        <w:t xml:space="preserve"> </w:t>
      </w:r>
      <w:r w:rsidR="00BE65EA">
        <w:rPr>
          <w:rFonts w:eastAsia="Times New Roman" w:cs="Times New Roman"/>
        </w:rPr>
        <w:t>3</w:t>
      </w:r>
      <w:r w:rsidR="00137A61">
        <w:rPr>
          <w:rFonts w:eastAsia="Times New Roman" w:cs="Times New Roman"/>
        </w:rPr>
        <w:t>7</w:t>
      </w:r>
    </w:p>
    <w:p w14:paraId="0A323BB7" w14:textId="74B0AF54" w:rsidR="00E17AA8" w:rsidRDefault="005A1B9C" w:rsidP="00FA59B3">
      <w:pPr>
        <w:pStyle w:val="Body"/>
        <w:spacing w:after="0" w:line="480" w:lineRule="auto"/>
        <w:rPr>
          <w:rFonts w:eastAsia="Times New Roman" w:cs="Times New Roman"/>
          <w:b/>
        </w:rPr>
      </w:pPr>
      <w:r w:rsidRPr="00A369CD">
        <w:rPr>
          <w:rFonts w:eastAsia="Times New Roman" w:cs="Times New Roman"/>
          <w:b/>
        </w:rPr>
        <w:t>Number of figures</w:t>
      </w:r>
      <w:r w:rsidR="00D11E62">
        <w:rPr>
          <w:rFonts w:eastAsia="Times New Roman" w:cs="Times New Roman"/>
          <w:b/>
        </w:rPr>
        <w:t xml:space="preserve">; </w:t>
      </w:r>
      <w:r w:rsidRPr="00A369CD">
        <w:rPr>
          <w:rFonts w:eastAsia="Times New Roman" w:cs="Times New Roman"/>
          <w:b/>
        </w:rPr>
        <w:t>tables</w:t>
      </w:r>
      <w:r w:rsidR="00F916C5">
        <w:rPr>
          <w:rFonts w:eastAsia="Times New Roman" w:cs="Times New Roman"/>
        </w:rPr>
        <w:t xml:space="preserve">: </w:t>
      </w:r>
      <w:r w:rsidR="00471F32">
        <w:rPr>
          <w:rFonts w:eastAsia="Times New Roman" w:cs="Times New Roman"/>
        </w:rPr>
        <w:t>2</w:t>
      </w:r>
      <w:r w:rsidR="00F916C5">
        <w:rPr>
          <w:rFonts w:eastAsia="Times New Roman" w:cs="Times New Roman"/>
        </w:rPr>
        <w:t>; 1</w:t>
      </w:r>
      <w:r w:rsidR="00E17AA8">
        <w:rPr>
          <w:rFonts w:eastAsia="Times New Roman" w:cs="Times New Roman"/>
          <w:b/>
        </w:rPr>
        <w:br w:type="page"/>
      </w:r>
    </w:p>
    <w:p w14:paraId="43FDB76D" w14:textId="0BB1AFD1"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06967B6F" w14:textId="628161F9" w:rsidR="00393171" w:rsidRDefault="002E5573" w:rsidP="00393171">
      <w:pPr>
        <w:spacing w:after="0" w:line="480" w:lineRule="auto"/>
        <w:rPr>
          <w:rFonts w:eastAsia="Times New Roman" w:cs="Times New Roman"/>
          <w:b/>
          <w:szCs w:val="24"/>
        </w:rPr>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w:t>
      </w:r>
      <w:commentRangeStart w:id="2"/>
      <w:r w:rsidR="00581800">
        <w:rPr>
          <w:rFonts w:eastAsia="Times New Roman" w:cs="Times New Roman"/>
          <w:szCs w:val="24"/>
        </w:rPr>
        <w:t xml:space="preserve">of both </w:t>
      </w:r>
      <w:commentRangeStart w:id="3"/>
      <w:r w:rsidR="00F9277B">
        <w:rPr>
          <w:rFonts w:eastAsia="Times New Roman" w:cs="Times New Roman"/>
          <w:szCs w:val="24"/>
        </w:rPr>
        <w:t>algorithm</w:t>
      </w:r>
      <w:r w:rsidR="00581800">
        <w:rPr>
          <w:rFonts w:eastAsia="Times New Roman" w:cs="Times New Roman"/>
          <w:szCs w:val="24"/>
        </w:rPr>
        <w:t>s</w:t>
      </w:r>
      <w:commentRangeEnd w:id="3"/>
      <w:r w:rsidR="00A42BA1">
        <w:rPr>
          <w:rStyle w:val="CommentReference"/>
        </w:rPr>
        <w:commentReference w:id="3"/>
      </w:r>
      <w:commentRangeEnd w:id="2"/>
      <w:r w:rsidR="00A42BA1">
        <w:rPr>
          <w:rStyle w:val="CommentReference"/>
        </w:rPr>
        <w:commentReference w:id="2"/>
      </w:r>
      <w:r w:rsidR="00581800">
        <w:rPr>
          <w:rFonts w:eastAsia="Times New Roman" w:cs="Times New Roman"/>
          <w:szCs w:val="24"/>
        </w:rPr>
        <w:t xml:space="preserve">. </w:t>
      </w:r>
      <w:r w:rsidR="00327013">
        <w:rPr>
          <w:rFonts w:eastAsia="Times New Roman" w:cs="Times New Roman"/>
          <w:szCs w:val="24"/>
        </w:rPr>
        <w:t>Plans for expanding protected area systems based on</w:t>
      </w:r>
      <w:r w:rsidR="00581800">
        <w:rPr>
          <w:rFonts w:eastAsia="Times New Roman" w:cs="Times New Roman"/>
          <w:szCs w:val="24"/>
        </w:rPr>
        <w:t xml:space="preserve"> </w:t>
      </w:r>
      <w:r w:rsidR="00581800">
        <w:t xml:space="preserve">ILP algorithms </w:t>
      </w:r>
      <w:r w:rsidR="00327013">
        <w:t>were</w:t>
      </w:r>
      <w:r w:rsidR="00581800">
        <w:t xml:space="preserve"> 12 to 30% </w:t>
      </w:r>
      <w:r w:rsidR="00327013">
        <w:t xml:space="preserve">cheaper than plans </w:t>
      </w:r>
      <w:del w:id="4" w:author="Joe Bennett" w:date="2019-06-17T14:44:00Z">
        <w:r w:rsidR="00327013" w:rsidDel="00281332">
          <w:delText>by</w:delText>
        </w:r>
        <w:r w:rsidR="005D79EC" w:rsidDel="00281332">
          <w:delText xml:space="preserve"> </w:delText>
        </w:r>
      </w:del>
      <w:ins w:id="5" w:author="Joe Bennett" w:date="2019-06-17T14:44:00Z">
        <w:r w:rsidR="00281332">
          <w:t>using</w:t>
        </w:r>
        <w:r w:rsidR="00281332">
          <w:t xml:space="preserve"> </w:t>
        </w:r>
      </w:ins>
      <w:r w:rsidR="005D79EC">
        <w:t>SA</w:t>
      </w:r>
      <w:r w:rsidR="00581800">
        <w:t xml:space="preserve">. The best ILP solver we </w:t>
      </w:r>
      <w:r w:rsidR="00751E57">
        <w:t xml:space="preserve">examined </w:t>
      </w:r>
      <w:r w:rsidR="00581800">
        <w:t xml:space="preserve">was on average 1071 times faster than the SA algorithm tested. </w:t>
      </w:r>
      <w:r w:rsidR="000F7600">
        <w:t xml:space="preserve">The performance advantages of ILP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making the conservation planning process more interactive. </w:t>
      </w:r>
      <w:r w:rsidR="00393171">
        <w:rPr>
          <w:rFonts w:eastAsia="Times New Roman" w:cs="Times New Roman"/>
          <w:b/>
          <w:szCs w:val="24"/>
        </w:rPr>
        <w:br w:type="page"/>
      </w:r>
    </w:p>
    <w:p w14:paraId="0C625A81" w14:textId="7EE0868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6F3C99DD"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E93913">
        <w:instrText xml:space="preserve"> ADDIN ZOTERO_ITEM CSL_CITATION {"citationID":"sgnGGFUH","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6" w:name="__Fieldmark__99_924499877"/>
      <w:r w:rsidR="00E93913" w:rsidRPr="00E93913">
        <w:rPr>
          <w:rFonts w:cs="Times New Roman"/>
        </w:rPr>
        <w:t>(Margules &amp; Pressey 2000)</w:t>
      </w:r>
      <w:r w:rsidR="00581800">
        <w:fldChar w:fldCharType="end"/>
      </w:r>
      <w:bookmarkEnd w:id="6"/>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E93913">
        <w:instrText xml:space="preserve"> ADDIN ZOTERO_ITEM CSL_CITATION {"citationID":"bzl82Q6m","properties":{"formattedCitation":"(Pressey et al. 1993; Pressey &amp; Bottrill 2008)","plainCitation":"(Pressey et al. 1993; Pressey &amp; Bottrill 2008)","noteIndex":0},"citationItems":[{"id":107,"uris":["http://zotero.org/users/878981/items/WGJLL36T"],"uri":["http://zotero.org/users/878981/items/WGJLL36T"],"itemData":{"id":107,"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0,"uris":["http://zotero.org/users/878981/items/QGQGLNQL"],"uri":["http://zotero.org/users/878981/items/QGQGLNQL"],"itemData":{"id":20,"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7" w:name="__Fieldmark__115_924499877"/>
      <w:r w:rsidR="00E93913" w:rsidRPr="00E93913">
        <w:rPr>
          <w:rFonts w:cs="Times New Roman"/>
        </w:rPr>
        <w:t>(Pressey et al. 1993; Pressey &amp; Bottrill 2008)</w:t>
      </w:r>
      <w:r w:rsidR="00581800">
        <w:fldChar w:fldCharType="end"/>
      </w:r>
      <w:bookmarkEnd w:id="7"/>
      <w:r w:rsidR="00581800">
        <w:rPr>
          <w:rFonts w:eastAsia="Times New Roman" w:cs="Times New Roman"/>
          <w:szCs w:val="24"/>
        </w:rPr>
        <w:t xml:space="preserve">. Although purchasing such areas may improve the status quo, such decisions may not substantially enhance the long-term persistence of  species or communities or be cost-effective </w:t>
      </w:r>
      <w:r w:rsidR="00581800">
        <w:fldChar w:fldCharType="begin"/>
      </w:r>
      <w:r w:rsidR="00E93913">
        <w:instrText xml:space="preserve"> ADDIN ZOTERO_ITEM CSL_CITATION {"citationID":"9x9l7pwo","properties":{"formattedCitation":"(Joppa &amp; Pfaff 2009; Venter et al. 2014)","plainCitation":"(Joppa &amp; Pfaff 2009; Venter et al. 2014)","noteIndex":0},"citationItems":[{"id":1036,"uris":["http://zotero.org/users/878981/items/IZ9XPTHN"],"uri":["http://zotero.org/users/878981/items/IZ9XPTHN"],"itemData":{"id":1036,"type":"article-journal","title":"High and far: biases in the location of protected areas","container-title":"PloS one","page":"e8273","volume":"4","issue":"12","note":"publisher: Public Library of Science\nCitation Key: joppa2009high","author":[{"family":"Joppa","given":"Lucas N"},{"family":"Pfaff","given":"Alexander"}],"issued":{"date-parts":[["2009"]]}}},{"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8" w:name="__Fieldmark__126_924499877"/>
      <w:r w:rsidR="00E93913" w:rsidRPr="00E93913">
        <w:rPr>
          <w:rFonts w:cs="Times New Roman"/>
        </w:rPr>
        <w:t>(Joppa &amp; Pfaff 2009; Venter et al. 2014)</w:t>
      </w:r>
      <w:r w:rsidR="00581800">
        <w:fldChar w:fldCharType="end"/>
      </w:r>
      <w:bookmarkEnd w:id="8"/>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xml:space="preserve">), which are used to guide protected area acquisitions and land policy  </w:t>
      </w:r>
      <w:r w:rsidR="00581800">
        <w:fldChar w:fldCharType="begin"/>
      </w:r>
      <w:r w:rsidR="00E93913">
        <w:instrText xml:space="preserve"> ADDIN ZOTERO_ITEM CSL_CITATION {"citationID":"uvAUapLr","properties":{"formattedCitation":"(Schwartz et al. 2018)","plainCitation":"(Schwartz et al. 2018)","noteIndex":0},"citationItems":[{"id":54,"uris":["http://zotero.org/users/878981/items/Q7Z627ZA"],"uri":["http://zotero.org/users/878981/items/Q7Z627ZA"],"itemData":{"id":54,"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9" w:name="__Fieldmark__134_924499877"/>
      <w:r w:rsidR="00E93913" w:rsidRPr="00E93913">
        <w:rPr>
          <w:rFonts w:cs="Times New Roman"/>
        </w:rPr>
        <w:t>(Schwartz et al. 2018)</w:t>
      </w:r>
      <w:r w:rsidR="00581800">
        <w:fldChar w:fldCharType="end"/>
      </w:r>
      <w:bookmarkEnd w:id="9"/>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E93913">
        <w:rPr>
          <w:rFonts w:eastAsia="Times New Roman" w:cs="Times New Roman"/>
          <w:szCs w:val="24"/>
        </w:rPr>
        <w:instrText xml:space="preserve"> ADDIN ZOTERO_ITEM CSL_CITATION {"citationID":"nrPBRFW4","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E93913" w:rsidRPr="00E93913">
        <w:rPr>
          <w:rFonts w:cs="Times New Roman"/>
        </w:rPr>
        <w:t>(Margules &amp; Pressey 2000)</w:t>
      </w:r>
      <w:r w:rsidR="00474D20">
        <w:rPr>
          <w:rFonts w:eastAsia="Times New Roman" w:cs="Times New Roman"/>
          <w:szCs w:val="24"/>
        </w:rPr>
        <w:fldChar w:fldCharType="end"/>
      </w:r>
      <w:r w:rsidR="00581800">
        <w:rPr>
          <w:rFonts w:eastAsia="Times New Roman" w:cs="Times New Roman"/>
          <w:szCs w:val="24"/>
        </w:rPr>
        <w:t>.</w:t>
      </w:r>
    </w:p>
    <w:p w14:paraId="510D2302" w14:textId="3516FC5E" w:rsidR="0056142A" w:rsidRDefault="00581800">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E93913">
        <w:instrText xml:space="preserve"> ADDIN ZOTERO_ITEM CSL_CITATION {"citationID":"aAQDKnib","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10" w:name="__Fieldmark__2268_924499877"/>
      <w:r w:rsidR="00E93913" w:rsidRPr="00E93913">
        <w:rPr>
          <w:rFonts w:cs="Times New Roman"/>
        </w:rPr>
        <w:t>(Ball et al. 2009)</w:t>
      </w:r>
      <w:r>
        <w:fldChar w:fldCharType="end"/>
      </w:r>
      <w:bookmarkEnd w:id="10"/>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the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r>
        <w:rPr>
          <w:rFonts w:eastAsia="Times New Roman" w:cs="Times New Roman"/>
          <w:szCs w:val="24"/>
        </w:rPr>
        <w:t xml:space="preserve">. By conducting thousands of individual runs, each with millions of iterations,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commentRangeStart w:id="11"/>
      <w:r w:rsidR="00335468">
        <w:rPr>
          <w:rFonts w:eastAsia="Times New Roman" w:cs="Times New Roman"/>
          <w:szCs w:val="24"/>
        </w:rPr>
        <w:t xml:space="preserve">One of the reasons why </w:t>
      </w:r>
      <w:proofErr w:type="spellStart"/>
      <w:r w:rsidR="00335468">
        <w:rPr>
          <w:rFonts w:eastAsia="Times New Roman" w:cs="Times New Roman"/>
          <w:szCs w:val="24"/>
        </w:rPr>
        <w:t>Marxan</w:t>
      </w:r>
      <w:proofErr w:type="spellEnd"/>
      <w:r w:rsidR="00335468">
        <w:rPr>
          <w:rFonts w:eastAsia="Times New Roman" w:cs="Times New Roman"/>
          <w:szCs w:val="24"/>
        </w:rPr>
        <w:t xml:space="preserve"> uses SA instead of integer linear programming (ILP), is that ILP was not </w:t>
      </w:r>
      <w:r w:rsidR="00335468">
        <w:rPr>
          <w:rFonts w:eastAsia="Times New Roman" w:cs="Times New Roman"/>
          <w:szCs w:val="24"/>
        </w:rPr>
        <w:lastRenderedPageBreak/>
        <w:t xml:space="preserve">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 xml:space="preserve">solutions (i.e. compactness and connectivity goals). </w:t>
      </w:r>
      <w:commentRangeEnd w:id="11"/>
      <w:r w:rsidR="00FF653C">
        <w:rPr>
          <w:rStyle w:val="CommentReference"/>
        </w:rPr>
        <w:commentReference w:id="11"/>
      </w:r>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In particular, solutions may be </w:t>
      </w:r>
      <w:r w:rsidR="00565530">
        <w:rPr>
          <w:rFonts w:eastAsia="Times New Roman" w:cs="Times New Roman"/>
          <w:szCs w:val="24"/>
        </w:rPr>
        <w:t>highly suboptimal</w:t>
      </w:r>
      <w:r w:rsidR="00ED62FF">
        <w:rPr>
          <w:rFonts w:eastAsia="Times New Roman" w:cs="Times New Roman"/>
          <w:szCs w:val="24"/>
        </w:rPr>
        <w:t xml:space="preserve"> and </w:t>
      </w:r>
      <w:r>
        <w:rPr>
          <w:rFonts w:eastAsia="Times New Roman" w:cs="Times New Roman"/>
          <w:szCs w:val="24"/>
        </w:rPr>
        <w:t xml:space="preserve">conservation scientists and practitioners </w:t>
      </w:r>
      <w:r w:rsidR="00457A4F">
        <w:rPr>
          <w:rFonts w:eastAsia="Times New Roman" w:cs="Times New Roman"/>
          <w:szCs w:val="24"/>
        </w:rPr>
        <w:t xml:space="preserve">have no way of knowing how </w:t>
      </w:r>
      <w:r w:rsidR="008B693B">
        <w:rPr>
          <w:rFonts w:eastAsia="Times New Roman" w:cs="Times New Roman"/>
          <w:szCs w:val="24"/>
        </w:rPr>
        <w:t>far from optimality generated solutions are.</w:t>
      </w:r>
    </w:p>
    <w:p w14:paraId="52D39678" w14:textId="5FA583E9" w:rsidR="000F1B1D" w:rsidRDefault="00581800" w:rsidP="009C6D1A">
      <w:pPr>
        <w:spacing w:after="0" w:line="480" w:lineRule="auto"/>
        <w:ind w:firstLine="720"/>
        <w:rPr>
          <w:rFonts w:eastAsia="Times New Roman" w:cs="Times New Roman"/>
          <w:szCs w:val="24"/>
        </w:rPr>
      </w:pPr>
      <w:r>
        <w:fldChar w:fldCharType="begin"/>
      </w:r>
      <w:bookmarkStart w:id="12" w:name="__Fieldmark__2290_924499877"/>
      <w:r>
        <w:fldChar w:fldCharType="separate"/>
      </w:r>
      <w:r>
        <w:rPr>
          <w:rFonts w:eastAsia="Times New Roman" w:cs="Times New Roman"/>
          <w:szCs w:val="24"/>
        </w:rPr>
        <w:t>e</w:t>
      </w:r>
      <w:r>
        <w:fldChar w:fldCharType="end"/>
      </w:r>
      <w:bookmarkEnd w:id="12"/>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EF5DA8">
        <w:rPr>
          <w:rFonts w:eastAsia="Times New Roman" w:cs="Times New Roman"/>
          <w:szCs w:val="24"/>
        </w:rPr>
        <w:instrText xml:space="preserve"> ADDIN ZOTERO_ITEM CSL_CITATION {"citationID":"RblxpfoK","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integer linear programming (ILP) </w:t>
      </w:r>
      <w:r>
        <w:fldChar w:fldCharType="begin"/>
      </w:r>
      <w:r w:rsidR="00E93913">
        <w:instrText xml:space="preserve"> ADDIN ZOTERO_ITEM CSL_CITATION {"citationID":"IaDBeSye","properties":{"formattedCitation":"(Dantzig 2016)","plainCitation":"(Dantzig 2016)","noteIndex":0},"citationItems":[{"id":23,"uris":["http://zotero.org/users/878981/items/L3RBGG4E"],"uri":["http://zotero.org/users/878981/items/L3RBGG4E"],"itemData":{"id":23,"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13" w:name="__Fieldmark__163_924499877"/>
      <w:r w:rsidR="00E93913" w:rsidRPr="00E93913">
        <w:rPr>
          <w:rFonts w:cs="Times New Roman"/>
        </w:rPr>
        <w:t>(Dantzig 2016)</w:t>
      </w:r>
      <w:r>
        <w:fldChar w:fldCharType="end"/>
      </w:r>
      <w:bookmarkEnd w:id="13"/>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E93913">
        <w:instrText xml:space="preserve"> ADDIN ZOTERO_ITEM CSL_CITATION {"citationID":"CdbEoWjp","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4" w:name="__Fieldmark__182_924499877"/>
      <w:r w:rsidR="00E93913" w:rsidRPr="00E93913">
        <w:rPr>
          <w:rFonts w:cs="Times New Roman"/>
        </w:rPr>
        <w:t>(Beyer et al. 2016)</w:t>
      </w:r>
      <w:r>
        <w:fldChar w:fldCharType="end"/>
      </w:r>
      <w:bookmarkEnd w:id="14"/>
      <w:r>
        <w:rPr>
          <w:rFonts w:eastAsia="Times New Roman" w:cs="Times New Roman"/>
          <w:szCs w:val="24"/>
        </w:rPr>
        <w:t>.</w:t>
      </w:r>
      <w:r>
        <w:fldChar w:fldCharType="begin"/>
      </w:r>
      <w:bookmarkStart w:id="15" w:name="__Fieldmark__2383_924499877"/>
      <w:r>
        <w:fldChar w:fldCharType="end"/>
      </w:r>
      <w:bookmarkEnd w:id="15"/>
      <w:r>
        <w:rPr>
          <w:rFonts w:eastAsia="Times New Roman" w:cs="Times New Roman"/>
          <w:szCs w:val="24"/>
        </w:rPr>
        <w:t xml:space="preserve"> </w:t>
      </w:r>
      <w:r w:rsidR="00540E75">
        <w:rPr>
          <w:rFonts w:eastAsia="Times New Roman" w:cs="Times New Roman"/>
          <w:szCs w:val="24"/>
        </w:rPr>
        <w:t xml:space="preserve">Unlike 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that 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E93913">
        <w:instrText xml:space="preserve"> ADDIN ZOTERO_ITEM CSL_CITATION {"citationID":"rRXaNjuZ","properties":{"formattedCitation":"(Cocks &amp; Baird 1989; Underhill 1994; Rodrigues &amp; Gaston 2002)","plainCitation":"(Cocks &amp; Baird 1989; Underhill 1994; Rodrigues &amp; Gaston 2002)","noteIndex":0},"citationItems":[{"id":15,"uris":["http://zotero.org/users/878981/items/GZPRM3LJ"],"uri":["http://zotero.org/users/878981/items/GZPRM3LJ"],"itemData":{"id":15,"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16" w:name="__Fieldmark__223_924499877"/>
      <w:r w:rsidR="00E93913" w:rsidRPr="00E93913">
        <w:rPr>
          <w:rFonts w:cs="Times New Roman"/>
        </w:rPr>
        <w:t>(Cocks &amp; Baird 1989; Underhill 1994; Rodrigues &amp; Gaston 2002)</w:t>
      </w:r>
      <w:r>
        <w:fldChar w:fldCharType="end"/>
      </w:r>
      <w:bookmarkEnd w:id="16"/>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E93913">
        <w:instrText xml:space="preserve"> ADDIN ZOTERO_ITEM CSL_CITATION {"citationID":"Y3EilbHl","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7" w:name="__Fieldmark__234_924499877"/>
      <w:r w:rsidR="00E93913" w:rsidRPr="00E93913">
        <w:rPr>
          <w:rFonts w:cs="Times New Roman"/>
        </w:rPr>
        <w:t>(Beyer et al. 2016)</w:t>
      </w:r>
      <w:r>
        <w:fldChar w:fldCharType="end"/>
      </w:r>
      <w:bookmarkEnd w:id="17"/>
      <w:r>
        <w:rPr>
          <w:rFonts w:eastAsia="Times New Roman" w:cs="Times New Roman"/>
          <w:szCs w:val="24"/>
        </w:rPr>
        <w:t xml:space="preserve">. </w:t>
      </w:r>
    </w:p>
    <w:p w14:paraId="03E144A8" w14:textId="06F05206" w:rsidR="007E1B02" w:rsidRDefault="00581800" w:rsidP="007E1B02">
      <w:pPr>
        <w:spacing w:after="0" w:line="480" w:lineRule="auto"/>
        <w:ind w:firstLine="720"/>
        <w:rPr>
          <w:rFonts w:eastAsia="Times New Roman" w:cs="Times New Roman"/>
          <w:b/>
          <w:szCs w:val="24"/>
        </w:rPr>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3A64C3">
        <w:rPr>
          <w:rFonts w:eastAsia="Times New Roman" w:cs="Times New Roman"/>
          <w:szCs w:val="24"/>
        </w:rPr>
        <w:t>We found that ILP produced higher quality solutions</w:t>
      </w:r>
      <w:r w:rsidR="000F1B1D">
        <w:rPr>
          <w:rFonts w:eastAsia="Times New Roman" w:cs="Times New Roman"/>
          <w:szCs w:val="24"/>
        </w:rPr>
        <w:t xml:space="preserve"> potentially saving &gt;$100 million</w:t>
      </w:r>
      <w:r w:rsidR="00275EC8">
        <w:rPr>
          <w:rFonts w:eastAsia="Times New Roman" w:cs="Times New Roman"/>
          <w:szCs w:val="24"/>
        </w:rPr>
        <w:t xml:space="preserve"> (</w:t>
      </w:r>
      <w:r w:rsidR="008A343E">
        <w:rPr>
          <w:rFonts w:eastAsia="Times New Roman" w:cs="Times New Roman"/>
          <w:szCs w:val="24"/>
        </w:rPr>
        <w:t xml:space="preserve">or </w:t>
      </w:r>
      <w:r w:rsidR="00275EC8">
        <w:rPr>
          <w:rFonts w:eastAsia="Times New Roman" w:cs="Times New Roman"/>
          <w:szCs w:val="24"/>
        </w:rPr>
        <w:t>13%)</w:t>
      </w:r>
      <w:r w:rsidR="000F1B1D">
        <w:rPr>
          <w:rFonts w:eastAsia="Times New Roman" w:cs="Times New Roman"/>
          <w:szCs w:val="24"/>
        </w:rPr>
        <w:t xml:space="preserve"> for realistic conservation scenarios,</w:t>
      </w:r>
      <w:r w:rsidR="003A64C3">
        <w:rPr>
          <w:rFonts w:eastAsia="Times New Roman" w:cs="Times New Roman"/>
          <w:szCs w:val="24"/>
        </w:rPr>
        <w:t xml:space="preserve"> and that solutions were generated </w:t>
      </w:r>
      <w:r w:rsidR="00E93913">
        <w:rPr>
          <w:rFonts w:eastAsia="Times New Roman" w:cs="Times New Roman"/>
          <w:szCs w:val="24"/>
        </w:rPr>
        <w:t>&gt;1</w:t>
      </w:r>
      <w:r w:rsidR="00883232">
        <w:rPr>
          <w:rFonts w:eastAsia="Times New Roman" w:cs="Times New Roman"/>
          <w:szCs w:val="24"/>
        </w:rPr>
        <w:t>,</w:t>
      </w:r>
      <w:r w:rsidR="00E93913">
        <w:rPr>
          <w:rFonts w:eastAsia="Times New Roman" w:cs="Times New Roman"/>
          <w:szCs w:val="24"/>
        </w:rPr>
        <w:t xml:space="preserve">000 </w:t>
      </w:r>
      <w:r w:rsidR="00147569">
        <w:rPr>
          <w:rFonts w:eastAsia="Times New Roman" w:cs="Times New Roman"/>
          <w:szCs w:val="24"/>
        </w:rPr>
        <w:t>times faster than using simulated annealing, opening up new possibilities for scenario generation</w:t>
      </w:r>
      <w:r w:rsidR="003A64C3">
        <w:rPr>
          <w:rFonts w:eastAsia="Times New Roman" w:cs="Times New Roman"/>
          <w:szCs w:val="24"/>
        </w:rPr>
        <w:t xml:space="preserve">. </w:t>
      </w:r>
      <w:r w:rsidR="0095292F">
        <w:rPr>
          <w:rFonts w:eastAsia="Times New Roman" w:cs="Times New Roman"/>
          <w:szCs w:val="24"/>
        </w:rPr>
        <w:t>These findings also hold true problems aiming for spatially compact solutions.</w:t>
      </w:r>
      <w:r w:rsidR="007E1B02">
        <w:rPr>
          <w:b/>
        </w:rPr>
        <w:br w:type="page"/>
      </w:r>
    </w:p>
    <w:p w14:paraId="14733420" w14:textId="2E40B80B" w:rsidR="0056142A" w:rsidRDefault="00581800">
      <w:pPr>
        <w:pStyle w:val="xmsonormal"/>
        <w:spacing w:beforeAutospacing="0" w:after="0" w:afterAutospacing="0" w:line="480" w:lineRule="auto"/>
        <w:rPr>
          <w:b/>
        </w:rPr>
      </w:pPr>
      <w:r>
        <w:rPr>
          <w:b/>
        </w:rPr>
        <w:lastRenderedPageBreak/>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1CB840A9" w:rsidR="0056142A"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E93913">
        <w:instrText xml:space="preserve"> ADDIN ZOTERO_ITEM CSL_CITATION {"citationID":"LZAwwX6M","properties":{"formattedCitation":"(Meidinger &amp; Pojar 1991)","plainCitation":"(Meidinger &amp; Pojar 1991)","noteIndex":0},"citationItems":[{"id":409,"uris":["http://zotero.org/users/878981/items/GFC2JBCC"],"uri":["http://zotero.org/users/878981/items/GFC2JBCC"],"itemData":{"id":409,"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8" w:name="__Fieldmark__292_924499877"/>
      <w:r w:rsidR="00E93913" w:rsidRPr="00E93913">
        <w:rPr>
          <w:rFonts w:cs="Times New Roman"/>
        </w:rPr>
        <w:t>(Meidinger &amp; Pojar 1991)</w:t>
      </w:r>
      <w:r>
        <w:fldChar w:fldCharType="end"/>
      </w:r>
      <w:bookmarkEnd w:id="18"/>
      <w:r>
        <w:rPr>
          <w:rFonts w:cs="Times New Roman"/>
          <w:lang w:val="en-CA"/>
        </w:rPr>
        <w:t xml:space="preserve">. Land cover in the region is diverse, with approximately 57% of the land in forest, 8% as </w:t>
      </w:r>
      <w:proofErr w:type="spellStart"/>
      <w:r>
        <w:rPr>
          <w:rFonts w:cs="Times New Roman"/>
          <w:lang w:val="en-CA"/>
        </w:rPr>
        <w:t>savanna</w:t>
      </w:r>
      <w:proofErr w:type="spellEnd"/>
      <w:r>
        <w:rPr>
          <w:rFonts w:cs="Times New Roman"/>
          <w:lang w:val="en-CA"/>
        </w:rPr>
        <w:t xml:space="preserve"> or grassland, 5% in cropland, and 10% being urban or built.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2AB0DD61"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orld </w:t>
      </w:r>
      <w:r>
        <w:fldChar w:fldCharType="begin"/>
      </w:r>
      <w:r w:rsidR="00E93913">
        <w:instrText xml:space="preserve"> ADDIN ZOTERO_ITEM CSL_CITATION {"citationID":"P3MbRw4O","properties":{"formattedCitation":"(Hochachka et al. 2012; Sullivan et al. 2014)","plainCitation":"(Hochachka et al. 2012; Sullivan et al. 2014)","noteIndex":0},"citationItems":[{"id":694,"uris":["http://zotero.org/users/878981/items/EBCH3RD9"],"uri":["http://zotero.org/users/878981/items/EBCH3RD9"],"itemData":{"id":694,"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719,"uris":["http://zotero.org/users/878981/items/KPH7ZA5S"],"uri":["http://zotero.org/users/878981/items/KPH7ZA5S"],"itemData":{"id":719,"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9" w:name="__Fieldmark__320_924499877"/>
      <w:r w:rsidR="00E93913" w:rsidRPr="00E93913">
        <w:rPr>
          <w:rFonts w:cs="Times New Roman"/>
        </w:rPr>
        <w:t>(Hochachka et al. 2012; Sullivan et al. 2014)</w:t>
      </w:r>
      <w:r>
        <w:fldChar w:fldCharType="end"/>
      </w:r>
      <w:bookmarkEnd w:id="19"/>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14">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those &lt;1.5 hours in duration, &lt;5 km travelled, and </w:t>
      </w:r>
      <w:r w:rsidR="007D4D26">
        <w:rPr>
          <w:rFonts w:cs="Times New Roman"/>
          <w:lang w:val="en-CA"/>
        </w:rPr>
        <w:t xml:space="preserve">with </w:t>
      </w:r>
      <w:r>
        <w:rPr>
          <w:rFonts w:cs="Times New Roman"/>
          <w:lang w:val="en-CA"/>
        </w:rPr>
        <w:t xml:space="preserve">a maximum of 10 visits to a given location (unpublished R code; </w:t>
      </w:r>
      <w:proofErr w:type="spellStart"/>
      <w:r>
        <w:rPr>
          <w:rFonts w:cs="Times New Roman"/>
          <w:lang w:val="en-CA"/>
        </w:rPr>
        <w:t>Hochachka</w:t>
      </w:r>
      <w:proofErr w:type="spellEnd"/>
      <w:r w:rsidR="00AC4476">
        <w:rPr>
          <w:rFonts w:cs="Times New Roman"/>
          <w:lang w:val="en-CA"/>
        </w:rPr>
        <w:t xml:space="preserve"> W.</w:t>
      </w:r>
      <w:r>
        <w:rPr>
          <w:rFonts w:cs="Times New Roman"/>
          <w:lang w:val="en-CA"/>
        </w:rPr>
        <w:t>, pers. com.). Sampling locations &lt;100 m apart wer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0F797F">
        <w:instrText xml:space="preserve"> ADDIN ZOTERO_ITEM CSL_CITATION {"citationID":"l1mIRPpm","properties":{"formattedCitation":"(Fiske and Chandler 2011)","plainCitation":"(Fiske and Chandler 2011)","dontUpdate":true,"noteIndex":0},"citationItems":[{"id":"DS4TRZ7h/QwTDoEpn","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20"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20"/>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0F797F">
        <w:instrText xml:space="preserve"> ADDIN ZOTERO_ITEM CSL_CITATION {"citationID":"R3goWj68","properties":{"formattedCitation":"(Mackenzie et al. 2002)","plainCitation":"(Mackenzie et al. 2002)","noteIndex":0},"citationItems":[{"id":"DS4TRZ7h/hTKG8BAP","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21" w:name="__Fieldmark__345_924499877"/>
      <w:r w:rsidR="00E93913" w:rsidRPr="00E93913">
        <w:rPr>
          <w:rFonts w:cs="Times New Roman"/>
        </w:rPr>
        <w:t>(Mackenzie et al. 2002)</w:t>
      </w:r>
      <w:r>
        <w:fldChar w:fldCharType="end"/>
      </w:r>
      <w:bookmarkEnd w:id="21"/>
      <w:r>
        <w:rPr>
          <w:rFonts w:cs="Times New Roman"/>
          <w:lang w:val="en-CA"/>
        </w:rPr>
        <w:t xml:space="preserve">. For further details on biodiversity data see </w:t>
      </w:r>
      <w:r w:rsidR="00C5321A">
        <w:rPr>
          <w:rFonts w:cs="Times New Roman"/>
          <w:lang w:val="en-CA"/>
        </w:rPr>
        <w:fldChar w:fldCharType="begin"/>
      </w:r>
      <w:r w:rsidR="00C5321A">
        <w:rPr>
          <w:rFonts w:cs="Times New Roman"/>
          <w:lang w:val="en-CA"/>
        </w:rPr>
        <w:instrText xml:space="preserve"> ADDIN ZOTERO_ITEM CSL_CITATION {"citationID":"5rJQP86S","properties":{"formattedCitation":"(Rodewald et al. in revision)","plainCitation":"(Rodewald et al. in revision)","noteIndex":0},"citationItems":[{"id":2584,"uris":["http://zotero.org/users/878981/items/3Q6SGDXX"],"uri":["http://zotero.org/users/878981/items/3Q6SGDXX"],"itemData":{"id":2584,"type":"article-journal","title":"Avoiding ‘uninformed opportunism’ by understanding the value of biodiversity feature and cost data in conservation prioritization","author":[{"family":"Rodewald","given":"Amanda"},{"family":"Strimas-Mackey","given":"Matt"},{"family":"Schuster","given":"Richard"},{"family":"Arcese","given":"Peter"}],"issued":{"literal":"in revision"}}}],"schema":"https://github.com/citation-style-language/schema/raw/master/csl-citation.json"} </w:instrText>
      </w:r>
      <w:r w:rsidR="00C5321A">
        <w:rPr>
          <w:rFonts w:cs="Times New Roman"/>
          <w:lang w:val="en-CA"/>
        </w:rPr>
        <w:fldChar w:fldCharType="separate"/>
      </w:r>
      <w:r w:rsidR="00C5321A" w:rsidRPr="00C5321A">
        <w:rPr>
          <w:rFonts w:cs="Times New Roman"/>
        </w:rPr>
        <w:t>(Rodewald et al. in revision)</w:t>
      </w:r>
      <w:r w:rsidR="00C5321A">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lastRenderedPageBreak/>
        <w:t>Cadastral layer and land cost</w:t>
      </w:r>
      <w:r>
        <w:rPr>
          <w:rFonts w:cs="Times New Roman"/>
          <w:lang w:val="en-CA"/>
        </w:rPr>
        <w:t xml:space="preserve">.  </w:t>
      </w:r>
    </w:p>
    <w:p w14:paraId="26EFDA49" w14:textId="48613529"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E93913">
        <w:instrText xml:space="preserve"> ADDIN ZOTERO_ITEM CSL_CITATION {"citationID":"27xGbKXd","properties":{"formattedCitation":"(Ando et al. 1998; Polasky et al. 2001; Ferraro 2003; Naidoo et al. 2006)","plainCitation":"(Ando et al. 1998; Polasky et al. 2001; Ferraro 2003; Naidoo et al. 2006)","noteIndex":0},"citationItems":[{"id":300,"uris":["http://zotero.org/users/878981/items/MIJ5EGAG"],"uri":["http://zotero.org/users/878981/items/MIJ5EGAG"],"itemData":{"id":300,"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545,"uris":["http://zotero.org/users/878981/items/2XRVP78G"],"uri":["http://zotero.org/users/878981/items/2XRVP78G"],"itemData":{"id":545,"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546,"uris":["http://zotero.org/users/878981/items/BWQ3GV6K"],"uri":["http://zotero.org/users/878981/items/BWQ3GV6K"],"itemData":{"id":546,"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06,"uris":["http://zotero.org/users/878981/items/XU8JUJIL"],"uri":["http://zotero.org/users/878981/items/XU8JUJIL"],"itemData":{"id":106,"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22" w:name="__Fieldmark__364_924499877"/>
      <w:r w:rsidR="00E93913" w:rsidRPr="00E93913">
        <w:rPr>
          <w:rFonts w:cs="Times New Roman"/>
        </w:rPr>
        <w:t>(Ando et al. 1998; Polasky et al. 2001; Ferraro 2003; Naidoo et al. 2006)</w:t>
      </w:r>
      <w:r>
        <w:fldChar w:fldCharType="end"/>
      </w:r>
      <w:bookmarkEnd w:id="22"/>
      <w:r>
        <w:rPr>
          <w:rFonts w:cs="Times New Roman"/>
          <w:lang w:val="en-CA"/>
        </w:rPr>
        <w:t xml:space="preserve"> in our plan</w:t>
      </w:r>
      <w:r w:rsidR="007F5AC8">
        <w:rPr>
          <w:rFonts w:cs="Times New Roman"/>
          <w:lang w:val="en-CA"/>
        </w:rPr>
        <w:t>s</w:t>
      </w:r>
      <w:r>
        <w:rPr>
          <w:rFonts w:cs="Times New Roman"/>
          <w:lang w:val="en-CA"/>
        </w:rPr>
        <w:t xml:space="preserve"> by using cadastral data and 2012 land value assessments from the Integrated Cadastral Information Society of BC</w:t>
      </w:r>
      <w:r w:rsidR="00E2182D">
        <w:rPr>
          <w:rFonts w:cs="Times New Roman"/>
          <w:lang w:val="en-CA"/>
        </w:rPr>
        <w:t>. This process resulted in 193,623 polygons  for BC which were subsequently used as planning units</w:t>
      </w:r>
      <w:r w:rsidR="00E2182D">
        <w:t xml:space="preserve"> </w:t>
      </w:r>
      <w:r>
        <w:fldChar w:fldCharType="begin"/>
      </w:r>
      <w:r w:rsidR="00E93913">
        <w:instrText xml:space="preserve"> ADDIN ZOTERO_ITEM CSL_CITATION {"citationID":"qhIpMl1c","properties":{"formattedCitation":"(Schuster et al. 2014)","plainCitation":"(Schuster et al. 2014)","noteIndex":0},"citationItems":[{"id":843,"uris":["http://zotero.org/users/878981/items/2J4IYCC3"],"uri":["http://zotero.org/users/878981/items/2J4IYCC3"],"itemData":{"id":843,"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23" w:name="__Fieldmark__369_924499877"/>
      <w:r w:rsidR="00E93913" w:rsidRPr="00E93913">
        <w:rPr>
          <w:rFonts w:cs="Times New Roman"/>
        </w:rPr>
        <w:t>(Schuster et al. 2014)</w:t>
      </w:r>
      <w:r>
        <w:fldChar w:fldCharType="end"/>
      </w:r>
      <w:bookmarkEnd w:id="23"/>
      <w:r>
        <w:rPr>
          <w:rFonts w:cs="Times New Roman"/>
          <w:lang w:val="en-CA"/>
        </w:rPr>
        <w:t>. Cadastral data, including tax assessment land values from Washington State came from the University of Washington’s Washington State Parcel Database (</w:t>
      </w:r>
      <w:hyperlink r:id="rId15">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4D0BA3">
        <w:rPr>
          <w:rFonts w:cs="Times New Roman"/>
          <w:lang w:val="en-CA"/>
        </w:rPr>
        <w:t>planning units</w:t>
      </w:r>
      <w:r>
        <w:rPr>
          <w:rFonts w:cs="Times New Roman"/>
          <w:lang w:val="en-CA"/>
        </w:rPr>
        <w:t xml:space="preserve">.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r w:rsidR="00563E80">
        <w:rPr>
          <w:rFonts w:cs="Times New Roman"/>
          <w:lang w:val="en-CA"/>
        </w:rPr>
        <w:t>planning units</w:t>
      </w:r>
      <w:r>
        <w:rPr>
          <w:rFonts w:cs="Times New Roman"/>
          <w:lang w:val="en-CA"/>
        </w:rPr>
        <w:t>.</w:t>
      </w:r>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26F16A81"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BF6346">
        <w:rPr>
          <w:rStyle w:val="apple-converted-space"/>
          <w:shd w:val="clear" w:color="auto" w:fill="FFFFFF"/>
        </w:rPr>
        <w:instrText xml:space="preserve"> ADDIN ZOTERO_ITEM CSL_CITATION {"citationID":"zOW3Q5Qc","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BF6346" w:rsidRPr="00BF6346">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del w:id="24" w:author="Joe Bennett" w:date="2019-06-17T15:07:00Z">
        <w:r w:rsidR="00544E6E" w:rsidDel="00A42BA1">
          <w:rPr>
            <w:rStyle w:val="apple-converted-space"/>
            <w:shd w:val="clear" w:color="auto" w:fill="FFFFFF"/>
          </w:rPr>
          <w:delText xml:space="preserve"> </w:delText>
        </w:r>
      </w:del>
      <w:r w:rsidR="00544E6E">
        <w:rPr>
          <w:rStyle w:val="apple-converted-space"/>
          <w:shd w:val="clear" w:color="auto" w:fill="FFFFFF"/>
        </w:rPr>
        <w:t>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E93913">
        <w:instrText xml:space="preserve"> ADDIN ZOTERO_ITEM CSL_CITATION {"citationID":"ipsZgSZw","properties":{"formattedCitation":"(McIntosh et al. 2017)","plainCitation":"(McIntosh et al. 2017)","noteIndex":0},"citationItems":[{"id":822,"uris":["http://zotero.org/users/878981/items/JYAA84DS"],"uri":["http://zotero.org/users/878981/items/JYAA84DS"],"itemData":{"id":822,"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25" w:name="__Fieldmark__396_924499877"/>
      <w:r w:rsidR="00E93913" w:rsidRPr="00E93913">
        <w:t xml:space="preserve">(McIntosh et al. </w:t>
      </w:r>
      <w:r w:rsidR="00E93913" w:rsidRPr="00E93913">
        <w:lastRenderedPageBreak/>
        <w:t>2017)</w:t>
      </w:r>
      <w:r w:rsidR="00581800">
        <w:fldChar w:fldCharType="end"/>
      </w:r>
      <w:bookmarkEnd w:id="25"/>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Ww6Cf3E1","properties":{"formattedCitation":"(Ball et al. 2009)","plainCitation":"(Ball et al. 2009)","dontUpdate":true,"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78Vv7n6W","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w:t>
      </w:r>
      <w:proofErr w:type="spellStart"/>
      <w:r w:rsidR="00AE737E">
        <w:rPr>
          <w:rStyle w:val="apple-converted-space"/>
          <w:shd w:val="clear" w:color="auto" w:fill="FFFFFF"/>
        </w:rPr>
        <w:t>Marxan</w:t>
      </w:r>
      <w:proofErr w:type="spellEnd"/>
      <w:r w:rsidR="00AE737E">
        <w:rPr>
          <w:rStyle w:val="apple-converted-space"/>
          <w:shd w:val="clear" w:color="auto" w:fill="FFFFFF"/>
        </w:rPr>
        <w:t xml:space="preserve">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596AB7">
        <w:rPr>
          <w:rStyle w:val="apple-converted-space"/>
          <w:shd w:val="clear" w:color="auto" w:fill="FFFFFF"/>
        </w:rPr>
        <w:instrText xml:space="preserve"> ADDIN ZOTERO_ITEM CSL_CITATION {"citationID":"HbquMT1e","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596AB7" w:rsidRPr="00596AB7">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xml:space="preserve">, and the number of restarts determines how many different solutions </w:t>
      </w:r>
      <w:proofErr w:type="spellStart"/>
      <w:r w:rsidR="00AD6713">
        <w:rPr>
          <w:rStyle w:val="apple-converted-space"/>
          <w:shd w:val="clear" w:color="auto" w:fill="FFFFFF"/>
        </w:rPr>
        <w:t>Marxan</w:t>
      </w:r>
      <w:proofErr w:type="spellEnd"/>
      <w:r w:rsidR="00AD6713">
        <w:rPr>
          <w:rStyle w:val="apple-converted-space"/>
          <w:shd w:val="clear" w:color="auto" w:fill="FFFFFF"/>
        </w:rPr>
        <w:t xml:space="preserve"> will generate.</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667EF267"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E93913">
        <w:rPr>
          <w:lang w:val="en-CA"/>
        </w:rPr>
        <w:instrText xml:space="preserve"> ADDIN ZOTERO_ITEM CSL_CITATION {"citationID":"QexBv7Ut","properties":{"formattedCitation":"(Lin et al. 2017)","plainCitation":"(Lin et al. 2017)","noteIndex":0},"citationItems":[{"id":11,"uris":["http://zotero.org/users/878981/items/X2Q7TB25"],"uri":["http://zotero.org/users/878981/items/X2Q7TB25"],"itemData":{"id":11,"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 </w:instrText>
      </w:r>
      <w:r w:rsidR="00ED2AAB">
        <w:rPr>
          <w:lang w:val="en-CA"/>
        </w:rPr>
        <w:fldChar w:fldCharType="separate"/>
      </w:r>
      <w:r w:rsidR="00E93913" w:rsidRPr="00E93913">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w:t>
      </w:r>
      <w:proofErr w:type="spellStart"/>
      <w:r w:rsidR="00581800">
        <w:rPr>
          <w:lang w:val="en-CA"/>
        </w:rPr>
        <w:t>Gurobi</w:t>
      </w:r>
      <w:proofErr w:type="spellEnd"/>
      <w:r w:rsidR="00581800">
        <w:rPr>
          <w:lang w:val="en-CA"/>
        </w:rPr>
        <w:t xml:space="preserve"> </w:t>
      </w:r>
      <w:r w:rsidR="00581800">
        <w:fldChar w:fldCharType="begin"/>
      </w:r>
      <w:r w:rsidR="00E93913">
        <w:instrText xml:space="preserve"> ADDIN ZOTERO_ITEM CSL_CITATION {"citationID":"BDsjmG4s","properties":{"formattedCitation":"(Gurobi Optimization Inc. 2017)","plainCitation":"(Gurobi Optimization Inc. 2017)","noteIndex":0},"citationItems":[{"id":821,"uris":["http://zotero.org/users/878981/items/YPZHLGSG"],"uri":["http://zotero.org/users/878981/items/YPZHLGSG"],"itemData":{"id":821,"type":"book","title":"Gurobi Optimizer Reference Manual, Version 7.5.1","author":[{"literal":"Gurobi Optimization Inc."}],"issued":{"date-parts":[["2017"]]}}}],"schema":"https://github.com/citation-style-language/schema/raw/master/csl-citation.json"} </w:instrText>
      </w:r>
      <w:r w:rsidR="00581800">
        <w:fldChar w:fldCharType="separate"/>
      </w:r>
      <w:bookmarkStart w:id="26" w:name="__Fieldmark__429_924499877"/>
      <w:r w:rsidR="00E93913" w:rsidRPr="00E93913">
        <w:t>(Gurobi Optimization Inc. 2017)</w:t>
      </w:r>
      <w:r w:rsidR="00581800">
        <w:fldChar w:fldCharType="end"/>
      </w:r>
      <w:bookmarkEnd w:id="26"/>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formulations and a practical use-case </w:t>
      </w:r>
      <w:r w:rsidR="00581800">
        <w:fldChar w:fldCharType="begin"/>
      </w:r>
      <w:r w:rsidR="00E93913">
        <w:instrText xml:space="preserve"> ADDIN ZOTERO_ITEM CSL_CITATION {"citationID":"Bl7xBFJO","properties":{"formattedCitation":"(Luppold et al. 2018)","plainCitation":"(Luppold et al. 2018)","noteIndex":0},"citationItems":[{"id":27,"uris":["http://zotero.org/users/878981/items/25QXVFY2"],"uri":["http://zotero.org/users/878981/items/25QXVFY2"],"itemData":{"id":27,"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27" w:name="__Fieldmark__445_924499877"/>
      <w:r w:rsidR="00E93913" w:rsidRPr="00E93913">
        <w:t>(Luppold et al. 2018)</w:t>
      </w:r>
      <w:r w:rsidR="00581800">
        <w:fldChar w:fldCharType="end"/>
      </w:r>
      <w:bookmarkEnd w:id="27"/>
      <w:r w:rsidR="00581800">
        <w:rPr>
          <w:lang w:val="en-CA"/>
        </w:rPr>
        <w:t xml:space="preserve">. </w:t>
      </w:r>
      <w:proofErr w:type="spellStart"/>
      <w:r w:rsidR="00581800">
        <w:rPr>
          <w:lang w:val="en-CA"/>
        </w:rPr>
        <w:t>Gurobi</w:t>
      </w:r>
      <w:proofErr w:type="spellEnd"/>
      <w:r w:rsidR="00581800">
        <w:rPr>
          <w:lang w:val="en-CA"/>
        </w:rPr>
        <w:t xml:space="preserve"> </w:t>
      </w:r>
      <w:r w:rsidR="003F7639">
        <w:rPr>
          <w:lang w:val="en-CA"/>
        </w:rPr>
        <w:t>Optimization Inc.</w:t>
      </w:r>
      <w:r w:rsidR="003F7639">
        <w:t xml:space="preserve"> </w:t>
      </w:r>
      <w:r w:rsidR="00581800">
        <w:rPr>
          <w:lang w:val="en-CA"/>
        </w:rPr>
        <w:t xml:space="preserve">provides a free academic license to researchers, but is otherwise costly for non academic institutions and individuals. To investigate solver performance of packages that are freely available to everyone, we also tested the open source solver SYMPHONY </w:t>
      </w:r>
      <w:r w:rsidR="00581800">
        <w:fldChar w:fldCharType="begin"/>
      </w:r>
      <w:r w:rsidR="00EF5DA8">
        <w:instrText xml:space="preserve"> ADDIN ZOTERO_ITEM CSL_CITATION {"citationID":"KS6vekSZ","properties":{"formattedCitation":"(Ralphs et al. 2019)","plainCitation":"(Ralphs et al. 2019)","noteIndex":0},"citationItems":[{"id":26,"uris":["http://zotero.org/users/878981/items/W6ECUFLB"],"uri":["http://zotero.org/users/878981/items/W6ECUFLB"],"itemData":{"id":26,"type":"book","title":"coin-or/SYMPHONY: Version 5.6.17","publisher":"Zenodo","source":"Zenodo","abstract":"This a mirror of the subversion repository on COIN-OR.","URL":"https://zenodo.org/record/2576603","note":"DOI: 10.5281/zenodo.2576603","title-short":"coin-or/SYMPHONY","author":[{"family":"Ralphs","given":"Ted"},{"family":"Mahajan","given":"Ashutosh"},{"family":"Vigerske","given":""},{"family":"mgalati13","given":""},{"family":"LouHafer","given":""},{"family":"jpfasano","given":""},{"family":"Bulut","given":"Aykut"},{"family":"anhhz","given":""}],"issued":{"date-parts":[["2019",2,25]]},"accessed":{"date-parts":[["2019",4,4]]}}}],"schema":"https://github.com/citation-style-language/schema/raw/master/csl-citation.json"} </w:instrText>
      </w:r>
      <w:r w:rsidR="00581800">
        <w:fldChar w:fldCharType="separate"/>
      </w:r>
      <w:bookmarkStart w:id="28" w:name="__Fieldmark__464_924499877"/>
      <w:r w:rsidR="00EF5DA8" w:rsidRPr="00EF5DA8">
        <w:t>(Ralphs et al. 2019)</w:t>
      </w:r>
      <w:r w:rsidR="00581800">
        <w:fldChar w:fldCharType="end"/>
      </w:r>
      <w:bookmarkEnd w:id="28"/>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581800">
        <w:rPr>
          <w:lang w:val="en-CA"/>
        </w:rPr>
        <w:t>gurobi</w:t>
      </w:r>
      <w:proofErr w:type="spellEnd"/>
      <w:r w:rsidR="0086263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E93913">
        <w:instrText xml:space="preserve"> ADDIN ZOTERO_ITEM CSL_CITATION {"citationID":"MXKNWAZZ","properties":{"formattedCitation":"(Harter et al. 2017)","plainCitation":"(Harter et al. 2017)","dontUpdate":true,"noteIndex":0},"citationItems":[{"id":25,"uris":["http://zotero.org/users/878981/items/5RBCNVNQ"],"uri":["http://zotero.org/users/878981/items/5RBCNVNQ"],"itemData":{"id":2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29" w:name="__Fieldmark__485_924499877"/>
      <w:r w:rsidR="00581800">
        <w:rPr>
          <w:lang w:val="en-CA"/>
        </w:rPr>
        <w:t>(</w:t>
      </w:r>
      <w:r w:rsidR="00862637">
        <w:rPr>
          <w:lang w:val="en-CA"/>
        </w:rPr>
        <w:t xml:space="preserve">version 0.1-28; </w:t>
      </w:r>
      <w:r w:rsidR="00581800">
        <w:rPr>
          <w:lang w:val="en-CA"/>
        </w:rPr>
        <w:lastRenderedPageBreak/>
        <w:t>Harter et al. 2017)</w:t>
      </w:r>
      <w:r w:rsidR="00581800">
        <w:fldChar w:fldCharType="end"/>
      </w:r>
      <w:bookmarkEnd w:id="29"/>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E93913">
        <w:rPr>
          <w:lang w:val="en-CA"/>
        </w:rPr>
        <w:instrText xml:space="preserve"> ADDIN ZOTERO_ITEM CSL_CITATION {"citationID":"9rKuPbZu","properties":{"formattedCitation":"(Hanson et al. 2019)","plainCitation":"(Hanson et al. 2019)","noteIndex":0},"citationItems":[{"id":33,"uris":["http://zotero.org/users/878981/items/54ZRZLXR"],"uri":["http://zotero.org/users/878981/items/54ZRZLXR"],"itemData":{"id":3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E93913" w:rsidRPr="00E93913">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77777777"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xml:space="preserve">.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 for a total of 2</w:t>
      </w:r>
      <w:r w:rsidR="00D75B1B">
        <w:rPr>
          <w:lang w:val="en-CA"/>
        </w:rPr>
        <w:t>,</w:t>
      </w:r>
      <w:r>
        <w:rPr>
          <w:lang w:val="en-CA"/>
        </w:rPr>
        <w:t xml:space="preserve">700 scenarios investigated in </w:t>
      </w:r>
      <w:proofErr w:type="spellStart"/>
      <w:r>
        <w:rPr>
          <w:lang w:val="en-CA"/>
        </w:rPr>
        <w:t>Marxan</w:t>
      </w:r>
      <w:proofErr w:type="spellEnd"/>
      <w:r w:rsidR="0090404E">
        <w:rPr>
          <w:lang w:val="en-CA"/>
        </w:rPr>
        <w:t xml:space="preserve"> (Table 1)</w:t>
      </w:r>
      <w:r>
        <w:rPr>
          <w:lang w:val="en-CA"/>
        </w:rPr>
        <w:t xml:space="preserve">. As the processing time for the most complex problem in </w:t>
      </w:r>
      <w:proofErr w:type="spellStart"/>
      <w:r>
        <w:rPr>
          <w:lang w:val="en-CA"/>
        </w:rPr>
        <w:t>Marxan</w:t>
      </w:r>
      <w:proofErr w:type="spellEnd"/>
      <w:r>
        <w:rPr>
          <w:lang w:val="en-CA"/>
        </w:rPr>
        <w:t xml:space="preserve">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ithin the range of previous studies using </w:t>
      </w:r>
      <w:proofErr w:type="spellStart"/>
      <w:r>
        <w:rPr>
          <w:lang w:val="en-CA"/>
        </w:rPr>
        <w:t>Marxan</w:t>
      </w:r>
      <w:proofErr w:type="spellEnd"/>
      <w:r w:rsidR="0053468D">
        <w:rPr>
          <w:lang w:val="en-CA"/>
        </w:rPr>
        <w:t xml:space="preserve"> </w:t>
      </w:r>
      <w:r w:rsidR="0053468D" w:rsidRPr="00B65D14">
        <w:rPr>
          <w:lang w:val="en-CA"/>
        </w:rPr>
        <w:fldChar w:fldCharType="begin"/>
      </w:r>
      <w:r w:rsidR="00957028">
        <w:rPr>
          <w:lang w:val="en-CA"/>
        </w:rPr>
        <w:instrText xml:space="preserve"> ADDIN ZOTERO_ITEM CSL_CITATION {"citationID":"Zyb918DF","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E93913">
        <w:instrText xml:space="preserve"> ADDIN ZOTERO_ITEM CSL_CITATION {"citationID":"tHivDCJA","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30" w:name="__Fieldmark__550_924499877"/>
      <w:r w:rsidR="00E93913" w:rsidRPr="00E93913">
        <w:t>(Ardron et al. 2010)</w:t>
      </w:r>
      <w:r>
        <w:fldChar w:fldCharType="end"/>
      </w:r>
      <w:bookmarkEnd w:id="30"/>
      <w:r>
        <w:rPr>
          <w:lang w:val="en-CA"/>
        </w:rPr>
        <w:t>.</w:t>
      </w:r>
      <w:r w:rsidR="009B79F7">
        <w:rPr>
          <w:lang w:val="en-CA"/>
        </w:rPr>
        <w:t xml:space="preserve"> </w:t>
      </w:r>
    </w:p>
    <w:p w14:paraId="0C6BD9D7" w14:textId="25F871F6" w:rsidR="000C3391" w:rsidRDefault="006111AE" w:rsidP="000C3391">
      <w:pPr>
        <w:pStyle w:val="xmsonormal"/>
        <w:spacing w:beforeAutospacing="0" w:after="0" w:afterAutospacing="0" w:line="480" w:lineRule="auto"/>
        <w:ind w:firstLine="720"/>
        <w:rPr>
          <w:lang w:val="en-CA"/>
        </w:rPr>
      </w:pPr>
      <w:r>
        <w:rPr>
          <w:lang w:val="en-CA"/>
        </w:rPr>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0F797F">
        <w:rPr>
          <w:lang w:val="en-CA"/>
        </w:rPr>
        <w:instrText xml:space="preserve"> ADDIN ZOTERO_ITEM CSL_CITATION {"citationID":"Hlzm2S52","properties":{"formattedCitation":"(McDonnell et al. 2002)","plainCitation":"(McDonnell et al. 2002)","noteIndex":0},"citationItems":[{"id":2615,"uris":["http://zotero.org/users/878981/items/3J9IBDE7"],"uri":["http://zotero.org/users/878981/items/3J9IBDE7"],"itemData":{"id":2615,"type":"article-journal","title":"Mathematical Methods for Spatially Cohesive Reserve Design","container-title":"Environmental Modeling &amp; Assessment","page":"107-114","volume":"7","issue":"2","source":"Springer Link","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DOI":"10.1023/A:1015649716111","ISSN":"1573-2967","journalAbbreviation":"Environmental Modeling &amp; Assessment","language":"en","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0F797F" w:rsidRPr="000F797F">
        <w:t>(McDonnell et al. 2002)</w:t>
      </w:r>
      <w:r w:rsidR="000F797F">
        <w:rPr>
          <w:lang w:val="en-CA"/>
        </w:rPr>
        <w:fldChar w:fldCharType="end"/>
      </w:r>
      <w:r>
        <w:rPr>
          <w:lang w:val="en-CA"/>
        </w:rPr>
        <w:t xml:space="preserve">. </w:t>
      </w:r>
      <w:r w:rsidR="00802673">
        <w:rPr>
          <w:lang w:val="en-CA"/>
        </w:rPr>
        <w:t xml:space="preserve">We randomly selected a 225 x 225 pixel region of the study area to generate a problem with 50, 625 planning units, the maximum recommended for </w:t>
      </w:r>
      <w:proofErr w:type="spellStart"/>
      <w:r w:rsidR="00802673">
        <w:rPr>
          <w:lang w:val="en-CA"/>
        </w:rPr>
        <w:t>Marxan</w:t>
      </w:r>
      <w:proofErr w:type="spellEnd"/>
      <w:r w:rsidR="00802673">
        <w:rPr>
          <w:lang w:val="en-CA"/>
        </w:rPr>
        <w:t xml:space="preserve">. </w:t>
      </w:r>
      <w:r w:rsidR="00680E9B">
        <w:rPr>
          <w:lang w:val="en-CA"/>
        </w:rPr>
        <w:t xml:space="preserve">After </w:t>
      </w:r>
      <w:r w:rsidR="00680E9B">
        <w:rPr>
          <w:lang w:val="en-CA"/>
        </w:rPr>
        <w:lastRenderedPageBreak/>
        <w:t xml:space="preserve">initial calibration we set the number of features/species to 72, SPF to 25 and number of iterations for </w:t>
      </w:r>
      <w:proofErr w:type="spellStart"/>
      <w:r w:rsidR="00680E9B">
        <w:rPr>
          <w:lang w:val="en-CA"/>
        </w:rPr>
        <w:t>Marxan</w:t>
      </w:r>
      <w:proofErr w:type="spellEnd"/>
      <w:r w:rsidR="00680E9B">
        <w:rPr>
          <w:lang w:val="en-CA"/>
        </w:rPr>
        <w:t xml:space="preserve"> to 10</w:t>
      </w:r>
      <w:r w:rsidR="00680E9B" w:rsidRPr="007A3717">
        <w:rPr>
          <w:vertAlign w:val="superscript"/>
          <w:lang w:val="en-CA"/>
        </w:rPr>
        <w:t>8</w:t>
      </w:r>
      <w:r w:rsidR="000C3391">
        <w:rPr>
          <w:lang w:val="en-CA"/>
        </w:rPr>
        <w:t>. We varied targets between 10 and 90% protection of features in 10% increments, and used the following BLM values: 0.1; 1; 10; 100; 1,000 for a total of 45 scenarios.</w:t>
      </w:r>
    </w:p>
    <w:p w14:paraId="59194CBF" w14:textId="13CA022E"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ata, scripts and full results are available here:</w:t>
      </w:r>
      <w:r w:rsidR="00CF0525">
        <w:rPr>
          <w:lang w:val="en-CA"/>
        </w:rPr>
        <w:t xml:space="preserve"> </w:t>
      </w:r>
      <w:hyperlink r:id="rId16" w:history="1">
        <w:r w:rsidR="00B8603A" w:rsidRPr="00DC28AB">
          <w:rPr>
            <w:rStyle w:val="Hyperlink"/>
            <w:lang w:val="en-CA"/>
          </w:rPr>
          <w:t>https://osf.io/my8pc/?view_only=eaf7a8aff8314dd789f1873053fae27a</w:t>
        </w:r>
      </w:hyperlink>
      <w:r w:rsidR="00B8603A">
        <w:rPr>
          <w:lang w:val="en-CA"/>
        </w:rPr>
        <w:t xml:space="preserve"> </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56F50AC1" w:rsidR="0056142A" w:rsidRDefault="00581800" w:rsidP="002E47A9">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outperformed SA (</w:t>
      </w:r>
      <w:proofErr w:type="spellStart"/>
      <w:r>
        <w:t>Marxan</w:t>
      </w:r>
      <w:proofErr w:type="spellEnd"/>
      <w:r>
        <w:t xml:space="preserve">) in terms of </w:t>
      </w:r>
      <w:r w:rsidR="00664B00">
        <w:t>their ability to find optimal solutions</w:t>
      </w:r>
      <w:r w:rsidR="0041029F">
        <w:t xml:space="preserve"> across all scenario</w:t>
      </w:r>
      <w:r w:rsidR="00E34D23">
        <w:t xml:space="preserve">s that met their </w:t>
      </w:r>
      <w:r w:rsidR="00122D3C">
        <w:t>target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t xml:space="preserve"> to </w:t>
      </w:r>
      <w:r w:rsidR="00B46843">
        <w:t>4,369</w:t>
      </w:r>
      <w:r>
        <w:t>%</w:t>
      </w:r>
      <w:r w:rsidR="00350C00">
        <w:t xml:space="preserve"> (</w:t>
      </w:r>
      <w:r w:rsidR="003C31EF">
        <w:t>median 72.7</w:t>
      </w:r>
      <w:r w:rsidR="00350C00">
        <w:t>%)</w:t>
      </w:r>
      <w:r w:rsidR="008E6557">
        <w:t>.</w:t>
      </w:r>
      <w:r w:rsidR="00C63EAB">
        <w:t xml:space="preserve"> When we restricted results to only take into account calibrated </w:t>
      </w:r>
      <w:proofErr w:type="spellStart"/>
      <w:r w:rsidR="00C63EAB">
        <w:t>Marxan</w:t>
      </w:r>
      <w:proofErr w:type="spellEnd"/>
      <w:r w:rsidR="00C63EAB">
        <w:t xml:space="preserve"> scenarios (number of iterations &gt; 100,000 and species penalty factor 5 or 25), </w:t>
      </w:r>
      <w:r w:rsidR="00BF75FE">
        <w:t xml:space="preserve">the range of savings was reduced to </w:t>
      </w:r>
      <w:r w:rsidR="00220ABB">
        <w:t>0.8</w:t>
      </w:r>
      <w:r w:rsidR="00BF75FE">
        <w:t xml:space="preserve"> to </w:t>
      </w:r>
      <w:r w:rsidR="00220ABB">
        <w:t>52.5</w:t>
      </w:r>
      <w:r w:rsidR="00BF75FE">
        <w:t xml:space="preserve">% (median </w:t>
      </w:r>
      <w:r w:rsidR="000F10F0">
        <w:t>12.6</w:t>
      </w:r>
      <w:r w:rsidR="00BF75FE">
        <w:t>%</w:t>
      </w:r>
      <w:r w:rsidR="006A4F44">
        <w:t xml:space="preserve">, </w:t>
      </w:r>
      <w:r w:rsidR="0096390A">
        <w:t xml:space="preserve">Appendix S1: </w:t>
      </w:r>
      <w:r w:rsidR="006A4F44">
        <w:t>Figure S1</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w:t>
      </w:r>
      <w:r w:rsidR="00862562">
        <w:t>a</w:t>
      </w:r>
      <w:r>
        <w:t xml:space="preserve">). With </w:t>
      </w:r>
      <w:r w:rsidR="0034473C">
        <w:t>these savings</w:t>
      </w:r>
      <w:r>
        <w:t xml:space="preserve"> an additional 3</w:t>
      </w:r>
      <w:r w:rsidR="006C559B">
        <w:t>,</w:t>
      </w:r>
      <w:r>
        <w:t xml:space="preserve">039 ha could be protected </w:t>
      </w:r>
      <w:r w:rsidR="006C559B">
        <w:t xml:space="preserve">(53,934 ha vs 50,895 ha) </w:t>
      </w:r>
      <w:r>
        <w:t xml:space="preserve">using an ILP </w:t>
      </w:r>
      <w:r w:rsidR="00B37CB6">
        <w:t>algorithm</w:t>
      </w:r>
      <w:r>
        <w:t xml:space="preserve">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 xml:space="preserve">of the </w:t>
      </w:r>
      <w:proofErr w:type="spellStart"/>
      <w:r>
        <w:t>Marxan</w:t>
      </w:r>
      <w:proofErr w:type="spellEnd"/>
      <w:r>
        <w:t xml:space="preserve"> solution</w:t>
      </w:r>
      <w:ins w:id="31" w:author="Joe Bennett" w:date="2019-06-17T15:12:00Z">
        <w:r w:rsidR="00A42BA1">
          <w:t xml:space="preserve"> using SA</w:t>
        </w:r>
      </w:ins>
      <w:r>
        <w:t>.</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w:t>
      </w:r>
      <w:r w:rsidR="0096390A">
        <w:t xml:space="preserve">Appendix S1: </w:t>
      </w:r>
      <w:r w:rsidR="006D5602">
        <w:t>Figure S1)</w:t>
      </w:r>
      <w:r w:rsidR="001F088F">
        <w:t xml:space="preserve">. </w:t>
      </w:r>
      <w:r w:rsidR="00F84D11">
        <w:t xml:space="preserve">Cost profiles across targets, number of features and number of planning units are shown in </w:t>
      </w:r>
      <w:r w:rsidR="00C27CEC">
        <w:t xml:space="preserve">Appendix S1: </w:t>
      </w:r>
      <w:r w:rsidR="00F84D11">
        <w:t>Figures S2-4.</w:t>
      </w:r>
    </w:p>
    <w:p w14:paraId="1E553E8A" w14:textId="77777777" w:rsidR="0056142A" w:rsidRDefault="0056142A">
      <w:pPr>
        <w:pStyle w:val="xmsonormal"/>
        <w:spacing w:beforeAutospacing="0" w:after="0" w:afterAutospacing="0" w:line="480" w:lineRule="auto"/>
      </w:pPr>
    </w:p>
    <w:p w14:paraId="05584FD4" w14:textId="58E2EC8F" w:rsidR="00102BBF" w:rsidRDefault="00102BBF" w:rsidP="00102BBF">
      <w:pPr>
        <w:pStyle w:val="xmsonormal"/>
        <w:spacing w:beforeAutospacing="0" w:after="0" w:afterAutospacing="0" w:line="480" w:lineRule="auto"/>
        <w:ind w:firstLine="720"/>
      </w:pPr>
      <w:r>
        <w:t xml:space="preserve">The short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Pr>
          <w:caps/>
        </w:rPr>
        <w:t>Symphony</w:t>
      </w:r>
      <w:r>
        <w:t xml:space="preserve">, and lastly </w:t>
      </w:r>
      <w:proofErr w:type="spellStart"/>
      <w:r>
        <w:t>Marxan</w:t>
      </w:r>
      <w:proofErr w:type="spellEnd"/>
      <w:r>
        <w:t xml:space="preserve"> (Figure </w:t>
      </w:r>
      <w:r w:rsidR="00556BCF">
        <w:t>1b</w:t>
      </w:r>
      <w:r>
        <w:t xml:space="preserve">). </w:t>
      </w:r>
      <w:proofErr w:type="spellStart"/>
      <w:r>
        <w:t>Gurobi</w:t>
      </w:r>
      <w:proofErr w:type="spellEnd"/>
      <w:r>
        <w:t xml:space="preserve"> had the shortest processing times across all scenarios investigated, </w:t>
      </w:r>
      <w:r>
        <w:rPr>
          <w:caps/>
        </w:rPr>
        <w:t>Symphony</w:t>
      </w:r>
      <w:r>
        <w:t xml:space="preserve"> tied with </w:t>
      </w:r>
      <w:proofErr w:type="spellStart"/>
      <w:r>
        <w:t>Gurobi</w:t>
      </w:r>
      <w:proofErr w:type="spellEnd"/>
      <w:r>
        <w:t xml:space="preserve"> in some scenarios and took up to 78 times longer than </w:t>
      </w:r>
      <w:proofErr w:type="spellStart"/>
      <w:r>
        <w:t>Gurobi</w:t>
      </w:r>
      <w:proofErr w:type="spellEnd"/>
      <w:r>
        <w:t xml:space="preserve"> in other scenarios (mean = 14 times, </w:t>
      </w:r>
      <w:r w:rsidR="000E4FCA">
        <w:t xml:space="preserve">Appendix S1: </w:t>
      </w:r>
      <w:r>
        <w:t xml:space="preserve">Figure S5), and </w:t>
      </w:r>
      <w:proofErr w:type="spellStart"/>
      <w:r>
        <w:t>Marxan</w:t>
      </w:r>
      <w:proofErr w:type="spellEnd"/>
      <w:r>
        <w:t xml:space="preserve"> took between 1.8 and 1995 times longer than </w:t>
      </w:r>
      <w:proofErr w:type="spellStart"/>
      <w:r>
        <w:t>Gurobi</w:t>
      </w:r>
      <w:proofErr w:type="spellEnd"/>
      <w:r>
        <w:t xml:space="preserve"> (mean = 281 times, </w:t>
      </w:r>
      <w:r w:rsidR="000E4FCA">
        <w:t xml:space="preserve">Appendix S1: </w:t>
      </w:r>
      <w:r>
        <w:t xml:space="preserve">Figure S6). The longest processing times for </w:t>
      </w:r>
      <w:proofErr w:type="spellStart"/>
      <w:r>
        <w:t>Gurobi</w:t>
      </w:r>
      <w:proofErr w:type="spellEnd"/>
      <w:r>
        <w:t xml:space="preserve">, SYMPHONY and </w:t>
      </w:r>
      <w:proofErr w:type="spellStart"/>
      <w:r>
        <w:t>Marxan</w:t>
      </w:r>
      <w:proofErr w:type="spellEnd"/>
      <w:r>
        <w:t xml:space="preserve"> for a single scenario were 40 seconds, 31 minutes, and 8 hours respectively. For the most complex problem (i.e. targets = 90%, 72 features; 148,510 planning units), </w:t>
      </w:r>
      <w:proofErr w:type="spellStart"/>
      <w:r>
        <w:t>Marxan</w:t>
      </w:r>
      <w:proofErr w:type="spellEnd"/>
      <w:r>
        <w:t xml:space="preserve"> </w:t>
      </w:r>
      <w:r w:rsidR="00BF29B9">
        <w:t>calibration</w:t>
      </w:r>
      <w:r>
        <w:t xml:space="preserve"> across the 5 number of iterations and 4 species penalty factor values took a total of 5 days 7 hours, compared to 30 seconds using </w:t>
      </w:r>
      <w:proofErr w:type="spellStart"/>
      <w:r>
        <w:t>Gurobi</w:t>
      </w:r>
      <w:proofErr w:type="spellEnd"/>
      <w:r>
        <w:t xml:space="preserve"> and 28 minutes using SYMPHONY. Time profiles across targets, number of features and number of planning units are shown in </w:t>
      </w:r>
      <w:r w:rsidR="00173E14">
        <w:t xml:space="preserve">Appendix S1: </w:t>
      </w:r>
      <w:r>
        <w:t>Figures S7-9.</w:t>
      </w:r>
    </w:p>
    <w:p w14:paraId="1499FC73" w14:textId="70505EEF" w:rsidR="00750CFE" w:rsidRDefault="00750CFE" w:rsidP="00102BBF">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xml:space="preserve">) </w:t>
      </w:r>
      <w:r w:rsidR="008C69C4">
        <w:t xml:space="preserve">also </w:t>
      </w:r>
      <w:r>
        <w:t>outperformed SA (</w:t>
      </w:r>
      <w:proofErr w:type="spellStart"/>
      <w:r>
        <w:t>Marxan</w:t>
      </w:r>
      <w:proofErr w:type="spellEnd"/>
      <w:r>
        <w:t>)</w:t>
      </w:r>
      <w:r w:rsidR="008C69C4">
        <w:t xml:space="preserve"> when using a </w:t>
      </w:r>
      <w:del w:id="32" w:author="Joe Bennett" w:date="2019-06-17T15:13:00Z">
        <w:r w:rsidR="008C69C4" w:rsidDel="00A42BA1">
          <w:delText>boundary length modifier</w:delText>
        </w:r>
      </w:del>
      <w:ins w:id="33" w:author="Joe Bennett" w:date="2019-06-17T15:13:00Z">
        <w:r w:rsidR="00A42BA1">
          <w:t>BLM</w:t>
        </w:r>
      </w:ins>
      <w:r w:rsidR="008C69C4">
        <w:t xml:space="preserve"> to achieve compacter solutions. This was true for objective function values (Figure 2a) as well as for processing times (Figure 2b). </w:t>
      </w:r>
      <w:r w:rsidR="00606A0B">
        <w:t>Through finding optimal solutions, using ILP resulted in objective function values 5.65 to 14</w:t>
      </w:r>
      <w:r w:rsidR="0089225C">
        <w:t>9</w:t>
      </w:r>
      <w:r w:rsidR="00606A0B">
        <w:t>% (</w:t>
      </w:r>
      <w:r w:rsidR="0089225C">
        <w:t>mean 22.7</w:t>
      </w:r>
      <w:r w:rsidR="00606A0B">
        <w:t>%)</w:t>
      </w:r>
      <w:r w:rsidR="008642FD">
        <w:t xml:space="preserve"> lower than SA values</w:t>
      </w:r>
      <w:r w:rsidR="00606A0B">
        <w:t xml:space="preserve">. </w:t>
      </w:r>
      <w:proofErr w:type="spellStart"/>
      <w:r w:rsidR="00787DD7">
        <w:t>Gurobi</w:t>
      </w:r>
      <w:proofErr w:type="spellEnd"/>
      <w:r w:rsidR="00787DD7">
        <w:t xml:space="preserve"> was the fastest solver to </w:t>
      </w:r>
      <w:r w:rsidR="00574772">
        <w:t xml:space="preserve">find solutions to </w:t>
      </w:r>
      <w:r w:rsidR="00787DD7">
        <w:t>problem</w:t>
      </w:r>
      <w:r w:rsidR="00574772">
        <w:t>s</w:t>
      </w:r>
      <w:r w:rsidR="00787DD7">
        <w:t xml:space="preserve"> including </w:t>
      </w:r>
      <w:del w:id="34" w:author="Joe Bennett" w:date="2019-06-17T15:13:00Z">
        <w:r w:rsidR="00787DD7" w:rsidDel="00A42BA1">
          <w:delText>boundary length modifier</w:delText>
        </w:r>
      </w:del>
      <w:ins w:id="35" w:author="Joe Bennett" w:date="2019-06-17T15:13:00Z">
        <w:r w:rsidR="00A42BA1">
          <w:t>BLM</w:t>
        </w:r>
      </w:ins>
      <w:r w:rsidR="007B30F1">
        <w:t xml:space="preserve"> in 44 of 45 scenarios, in one case SYMPHONY was faster. </w:t>
      </w:r>
      <w:r w:rsidR="00787DD7">
        <w:t>SYMPHONY</w:t>
      </w:r>
      <w:r w:rsidR="007B30F1">
        <w:t xml:space="preserve"> outperformed </w:t>
      </w:r>
      <w:proofErr w:type="spellStart"/>
      <w:r w:rsidR="007B30F1">
        <w:t>Marxan</w:t>
      </w:r>
      <w:proofErr w:type="spellEnd"/>
      <w:r w:rsidR="007B30F1">
        <w:t xml:space="preserve"> in 44 of 45 scenarios</w:t>
      </w:r>
      <w:r w:rsidR="00EE4511">
        <w:t xml:space="preserve">, </w:t>
      </w:r>
      <w:r w:rsidR="001B7DF5">
        <w:t xml:space="preserve">and </w:t>
      </w:r>
      <w:r w:rsidR="00EE4511">
        <w:t xml:space="preserve">took on average 13.7 times as long as </w:t>
      </w:r>
      <w:proofErr w:type="spellStart"/>
      <w:r w:rsidR="00EE4511">
        <w:t>Gurobi</w:t>
      </w:r>
      <w:proofErr w:type="spellEnd"/>
      <w:r w:rsidR="00EE4511">
        <w:t xml:space="preserve"> </w:t>
      </w:r>
      <w:r w:rsidR="00422048">
        <w:t xml:space="preserve">to find a solution </w:t>
      </w:r>
      <w:r w:rsidR="00EE4511">
        <w:t xml:space="preserve">(range </w:t>
      </w:r>
      <w:r w:rsidR="00CD55EA">
        <w:t>-0.31</w:t>
      </w:r>
      <w:r w:rsidR="00EE4511">
        <w:t xml:space="preserve"> to 42.6</w:t>
      </w:r>
      <w:r w:rsidR="00422048">
        <w:t xml:space="preserve">). </w:t>
      </w:r>
      <w:proofErr w:type="spellStart"/>
      <w:r w:rsidR="00422048">
        <w:t>M</w:t>
      </w:r>
      <w:r w:rsidR="00DE3725">
        <w:t>arxan</w:t>
      </w:r>
      <w:proofErr w:type="spellEnd"/>
      <w:r w:rsidR="00422048">
        <w:t xml:space="preserve"> was never faster than </w:t>
      </w:r>
      <w:proofErr w:type="spellStart"/>
      <w:r w:rsidR="00422048">
        <w:t>Gurobi</w:t>
      </w:r>
      <w:proofErr w:type="spellEnd"/>
      <w:r w:rsidR="00422048">
        <w:t xml:space="preserve"> and </w:t>
      </w:r>
      <w:r w:rsidR="00EE4511">
        <w:t xml:space="preserve">took on average 104.6 times as long as </w:t>
      </w:r>
      <w:proofErr w:type="spellStart"/>
      <w:r w:rsidR="00EE4511">
        <w:t>Gurobi</w:t>
      </w:r>
      <w:proofErr w:type="spellEnd"/>
      <w:r w:rsidR="00DE3725">
        <w:t xml:space="preserve"> </w:t>
      </w:r>
      <w:r w:rsidR="000B2978">
        <w:t xml:space="preserve">to find a solution </w:t>
      </w:r>
      <w:r w:rsidR="007721CD">
        <w:t>(</w:t>
      </w:r>
      <w:r w:rsidR="00EE4511">
        <w:t>range 3.09 to 190.8</w:t>
      </w:r>
      <w:r w:rsidR="007721CD">
        <w:t xml:space="preserve">). </w:t>
      </w:r>
      <w:r w:rsidR="00DD70F7">
        <w:t>An example of the spatial representation of the solutions for a 10% target is shown in Appendix S1: Figure S10.</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56EEA8D0" w:rsidR="0056142A" w:rsidRDefault="00581800">
      <w:pPr>
        <w:pStyle w:val="xmsonormal"/>
        <w:spacing w:beforeAutospacing="0" w:after="0" w:afterAutospacing="0" w:line="480" w:lineRule="auto"/>
        <w:ind w:firstLine="720"/>
      </w:pPr>
      <w:r>
        <w:t>We found that ILP algorithms outperformed SA both in terms of cost-effectiveness and processing times</w:t>
      </w:r>
      <w:r w:rsidR="003E677E">
        <w:t xml:space="preserve">, even when including non-linear problem formulations, </w:t>
      </w:r>
      <w:r w:rsidR="006F3725">
        <w:t xml:space="preserve">when </w:t>
      </w:r>
      <w:r w:rsidR="003E677E">
        <w:t>planning for spatially compact solutions.</w:t>
      </w:r>
      <w:r w:rsidR="001C2F5B">
        <w:t xml:space="preserve"> </w:t>
      </w:r>
      <w:r>
        <w:t xml:space="preserve">There have been calls for using ILP in solving conservation planning problems in the past </w:t>
      </w:r>
      <w:r>
        <w:fldChar w:fldCharType="begin"/>
      </w:r>
      <w:r w:rsidR="00E93913">
        <w:instrText xml:space="preserve"> ADDIN ZOTERO_ITEM CSL_CITATION {"citationID":"3RPwTHLW","properties":{"formattedCitation":"(Underhill 1994; Rodrigues &amp; Gaston 2002)","plainCitation":"(Underhill 1994; Rodrigues &amp; Gaston 2002)","noteIndex":0},"citationItems":[{"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36" w:name="__Fieldmark__621_924499877"/>
      <w:r w:rsidR="00E93913" w:rsidRPr="00E93913">
        <w:t>(Underhill 1994; Rodrigues &amp; Gaston 2002)</w:t>
      </w:r>
      <w:r>
        <w:fldChar w:fldCharType="end"/>
      </w:r>
      <w:bookmarkEnd w:id="36"/>
      <w:r>
        <w:t xml:space="preserve">, but we are </w:t>
      </w:r>
      <w:r w:rsidR="00931967">
        <w:t xml:space="preserve">finally </w:t>
      </w:r>
      <w:r w:rsidR="00910148">
        <w:t>at</w:t>
      </w:r>
      <w:r>
        <w:t xml:space="preserve"> a point where making this switch </w:t>
      </w:r>
      <w:r w:rsidR="00664B00">
        <w:t xml:space="preserve">is </w:t>
      </w:r>
      <w:r w:rsidR="00910148">
        <w:t xml:space="preserve">both advisable and </w:t>
      </w:r>
      <w:r w:rsidR="00664B00">
        <w:t xml:space="preserve">computationally </w:t>
      </w:r>
      <w:r>
        <w:t xml:space="preserve">feasible. </w:t>
      </w:r>
    </w:p>
    <w:p w14:paraId="43E546F4" w14:textId="120914BE" w:rsidR="0056142A" w:rsidRDefault="00581800">
      <w:pPr>
        <w:pStyle w:val="xmsonormal"/>
        <w:spacing w:beforeAutospacing="0" w:after="0" w:afterAutospacing="0" w:line="480" w:lineRule="auto"/>
      </w:pPr>
      <w:r>
        <w:tab/>
        <w:t xml:space="preserve">One practical advantage of using ILP over SA is that the analysis does not require calibration. A crucial task in every </w:t>
      </w:r>
      <w:proofErr w:type="spellStart"/>
      <w:r>
        <w:t>Marxan</w:t>
      </w:r>
      <w:proofErr w:type="spellEnd"/>
      <w:r>
        <w:t xml:space="preserve">/SA </w:t>
      </w:r>
      <w:r w:rsidR="00DD1BEC">
        <w:t>project</w:t>
      </w:r>
      <w:r w:rsidR="00174479">
        <w:t xml:space="preserve"> </w:t>
      </w:r>
      <w:r>
        <w:t xml:space="preserve">is the calibration of parameter for the analysis </w:t>
      </w:r>
      <w:r>
        <w:fldChar w:fldCharType="begin"/>
      </w:r>
      <w:r w:rsidR="00E93913">
        <w:instrText xml:space="preserve"> ADDIN ZOTERO_ITEM CSL_CITATION {"citationID":"QVU6yObh","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37" w:name="__Fieldmark__645_924499877"/>
      <w:r w:rsidR="00E93913" w:rsidRPr="00E93913">
        <w:t>(Ardron et al. 2010)</w:t>
      </w:r>
      <w:r>
        <w:fldChar w:fldCharType="end"/>
      </w:r>
      <w:bookmarkEnd w:id="37"/>
      <w:r>
        <w:t xml:space="preserve">. This task can be very time consuming, especially for larger problems. </w:t>
      </w:r>
      <w:r w:rsidR="004238FD">
        <w:t xml:space="preserve">Using SA, </w:t>
      </w:r>
      <w:r>
        <w:t>species penalty factor, number of SA iterations</w:t>
      </w:r>
      <w:r w:rsidR="00E6464C">
        <w:t>,</w:t>
      </w:r>
      <w:r>
        <w:t xml:space="preserve"> and number of restarts </w:t>
      </w:r>
      <w:r w:rsidR="00957028">
        <w:t xml:space="preserve">must </w:t>
      </w:r>
      <w:r>
        <w:t>be calibrated</w:t>
      </w:r>
      <w:r w:rsidR="00957028">
        <w:t xml:space="preserve"> </w:t>
      </w:r>
      <w:r w:rsidR="00957028">
        <w:fldChar w:fldCharType="begin"/>
      </w:r>
      <w:r w:rsidR="00957028">
        <w:instrText xml:space="preserve"> ADDIN ZOTERO_ITEM CSL_CITATION {"citationID":"gAsppzoV","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957028">
        <w:fldChar w:fldCharType="separate"/>
      </w:r>
      <w:r w:rsidR="00957028" w:rsidRPr="00957028">
        <w:t>(Ardron et al. 2010)</w:t>
      </w:r>
      <w:r w:rsidR="00957028">
        <w:fldChar w:fldCharType="end"/>
      </w:r>
      <w:r>
        <w:t xml:space="preserve">. Ideally </w:t>
      </w:r>
      <w:r w:rsidR="00CE0FCB">
        <w:t xml:space="preserve">these </w:t>
      </w:r>
      <w:r>
        <w:t xml:space="preserve">parameters should </w:t>
      </w:r>
      <w:r w:rsidR="00CE0FCB">
        <w:t xml:space="preserve">also </w:t>
      </w:r>
      <w:r>
        <w:t xml:space="preserve">be explored over the entire parameter space, which would mean that if we wanted to explore three values for each parameter, we would end up with </w:t>
      </w:r>
      <w:r w:rsidR="00205B5E">
        <w:t xml:space="preserve">27 </w:t>
      </w:r>
      <w:r>
        <w:t>scenarios to explore</w:t>
      </w:r>
      <w:r w:rsidR="00205B5E">
        <w:t xml:space="preserve"> (i.e. </w:t>
      </w:r>
      <w:r w:rsidR="00640FB8">
        <w:t>3 * 3 * 3)</w:t>
      </w:r>
      <w:r>
        <w:t xml:space="preserve">. With the most complex problem investigated here this would take in the order of </w:t>
      </w:r>
      <w:r w:rsidR="005424B9">
        <w:t>several</w:t>
      </w:r>
      <w:r>
        <w:t xml:space="preserve"> days just to calibrate </w:t>
      </w:r>
      <w:proofErr w:type="spellStart"/>
      <w:r>
        <w:t>Marxan</w:t>
      </w:r>
      <w:proofErr w:type="spellEnd"/>
      <w:r>
        <w:t xml:space="preserve"> runs, which we have done before finalizing parameters and presenting results. None of this calibration time is necessary using </w:t>
      </w:r>
      <w:commentRangeStart w:id="38"/>
      <w:r>
        <w:t>ILP</w:t>
      </w:r>
      <w:commentRangeEnd w:id="38"/>
      <w:r w:rsidR="000E29BB">
        <w:rPr>
          <w:rStyle w:val="CommentReference"/>
          <w:rFonts w:eastAsiaTheme="minorHAnsi" w:cstheme="minorBidi"/>
        </w:rPr>
        <w:commentReference w:id="38"/>
      </w:r>
      <w:r>
        <w:t xml:space="preserve">. An added benefit is that the somewhat subjective process of setting values for these </w:t>
      </w:r>
      <w:commentRangeStart w:id="39"/>
      <w:r>
        <w:t>three</w:t>
      </w:r>
      <w:commentRangeEnd w:id="39"/>
      <w:r w:rsidR="000E29BB">
        <w:rPr>
          <w:rStyle w:val="CommentReference"/>
          <w:rFonts w:eastAsiaTheme="minorHAnsi" w:cstheme="minorBidi"/>
        </w:rPr>
        <w:commentReference w:id="39"/>
      </w:r>
      <w:r>
        <w:t xml:space="preserve"> parameters can be eliminated using ILP as well.</w:t>
      </w:r>
    </w:p>
    <w:p w14:paraId="4DDFE6B7" w14:textId="65BA22F5" w:rsidR="0056142A" w:rsidRDefault="00581800">
      <w:pPr>
        <w:pStyle w:val="xmsonormal"/>
        <w:spacing w:beforeAutospacing="0" w:after="0" w:afterAutospacing="0" w:line="480" w:lineRule="auto"/>
        <w:ind w:firstLine="720"/>
        <w:rPr>
          <w:b/>
        </w:rPr>
      </w:pPr>
      <w:r>
        <w:t xml:space="preserve">With the recommendation of a maximum number of 50,000 planning units for a </w:t>
      </w:r>
      <w:proofErr w:type="spellStart"/>
      <w:r>
        <w:t>Marxan</w:t>
      </w:r>
      <w:proofErr w:type="spellEnd"/>
      <w:r>
        <w:t xml:space="preserve"> analysis </w:t>
      </w:r>
      <w:r>
        <w:fldChar w:fldCharType="begin"/>
      </w:r>
      <w:r w:rsidR="00E93913">
        <w:instrText xml:space="preserve"> ADDIN ZOTERO_ITEM CSL_CITATION {"citationID":"JXUgV5iQ","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40" w:name="__Fieldmark__678_924499877"/>
      <w:r w:rsidR="00E93913" w:rsidRPr="00E93913">
        <w:t>(Ardron et al. 2010)</w:t>
      </w:r>
      <w:r>
        <w:fldChar w:fldCharType="end"/>
      </w:r>
      <w:bookmarkEnd w:id="40"/>
      <w:r>
        <w:t xml:space="preserve">, larger problem sizes </w:t>
      </w:r>
      <w:r w:rsidR="00BE271C">
        <w:t xml:space="preserve">should be approached with caution </w:t>
      </w:r>
      <w:r>
        <w:t xml:space="preserve">using SA </w:t>
      </w:r>
      <w:r w:rsidR="00FA2170">
        <w:t>methods</w:t>
      </w:r>
      <w:r>
        <w:t>. On the other hand, ILP/</w:t>
      </w:r>
      <w:proofErr w:type="spellStart"/>
      <w:r>
        <w:t>prioritizr</w:t>
      </w:r>
      <w:proofErr w:type="spellEnd"/>
      <w:r>
        <w:t xml:space="preserve"> can </w:t>
      </w:r>
      <w:r w:rsidR="00CE0FCB">
        <w:t xml:space="preserve">solve </w:t>
      </w:r>
      <w:r>
        <w:t>problem sizes of &gt;1</w:t>
      </w:r>
      <w:r w:rsidR="004D7D5F">
        <w:t xml:space="preserve"> million</w:t>
      </w:r>
      <w:r>
        <w:t xml:space="preserve"> planning units</w:t>
      </w:r>
      <w:r w:rsidR="00D870A1">
        <w:t xml:space="preserve"> </w:t>
      </w:r>
      <w:r w:rsidR="00D870A1">
        <w:fldChar w:fldCharType="begin"/>
      </w:r>
      <w:r w:rsidR="000E7A60">
        <w:instrText xml:space="preserve"> ADDIN ZOTERO_ITEM CSL_CITATION {"citationID":"O6AUwdSs","properties":{"formattedCitation":"(Hanson 2018; Schuster et al. 2019)","plainCitation":"(Hanson 2018; Schuster et al. 2019)","noteIndex":0},"citationItems":[{"id":2613,"uris":["http://zotero.org/users/878981/items/9IA8VBQR"],"uri":["http://zotero.org/users/878981/items/9IA8VBQR"],"itemData":{"id":2613,"type":"thesis","title":"Conserving evolutionary processes","publisher":"The University of Queensland","genre":"PhD thesis, DOI: https://doi.org/10.14264/uql.2018.552","archive":"https://doi.org/10.14264/uql.2018.552","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URL":"https://doi.org/10.14264/uql.2018.552","author":[{"family":"Hanson","given":"JO"}],"issued":{"date-parts":[["2018"]]}}},{"id":14,"uris":["http://zotero.org/users/878981/items/BREG8GRI"],"uri":["http://zotero.org/users/878981/items/BREG8GRI"],"itemData":{"id":14,"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0E7A60" w:rsidRPr="000E7A60">
        <w:t>(Hanson 2018; Schuster et al. 2019)</w:t>
      </w:r>
      <w:r w:rsidR="00D870A1">
        <w:fldChar w:fldCharType="end"/>
      </w:r>
      <w:r>
        <w:rPr>
          <w:b/>
        </w:rPr>
        <w:t>.</w:t>
      </w:r>
      <w:r w:rsidR="0052619A">
        <w:rPr>
          <w:b/>
        </w:rPr>
        <w:t xml:space="preserve"> </w:t>
      </w:r>
      <w:r w:rsidR="0052619A">
        <w:t xml:space="preserve">Problems &gt;50,000 planning units have occurred in systematic conservation planning problems </w:t>
      </w:r>
      <w:r w:rsidR="004C13C5" w:rsidRPr="00B65D14">
        <w:rPr>
          <w:lang w:val="en-CA"/>
        </w:rPr>
        <w:fldChar w:fldCharType="begin"/>
      </w:r>
      <w:r w:rsidR="00957028">
        <w:rPr>
          <w:lang w:val="en-CA"/>
        </w:rPr>
        <w:instrText xml:space="preserve"> ADDIN ZOTERO_ITEM CSL_CITATION {"citationID":"HDk423oV","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4C13C5" w:rsidRPr="00B65D14">
        <w:rPr>
          <w:lang w:val="en-CA"/>
        </w:rPr>
        <w:fldChar w:fldCharType="separate"/>
      </w:r>
      <w:r w:rsidR="004C13C5" w:rsidRPr="00B65D14">
        <w:t>(e.g. Venter et al. 2014; Runge et al. 2016)</w:t>
      </w:r>
      <w:r w:rsidR="004C13C5" w:rsidRPr="00B65D14">
        <w:rPr>
          <w:lang w:val="en-CA"/>
        </w:rPr>
        <w:fldChar w:fldCharType="end"/>
      </w:r>
      <w:r w:rsidR="0052619A">
        <w:t xml:space="preserve">, and will </w:t>
      </w:r>
      <w:r w:rsidR="0052619A">
        <w:lastRenderedPageBreak/>
        <w:t>likely continue to do so.</w:t>
      </w:r>
      <w:r w:rsidR="00881CA1">
        <w:t xml:space="preserve"> Realistically, as problem sizes grow beyond what was intended for </w:t>
      </w:r>
      <w:proofErr w:type="spellStart"/>
      <w:r w:rsidR="00881CA1">
        <w:t>Marxan</w:t>
      </w:r>
      <w:proofErr w:type="spellEnd"/>
      <w:r w:rsidR="00881CA1">
        <w:t xml:space="preserve">/SA projects (50,000 planning units), ILP will run into problems solving very large problems (&gt;1 million planning units) that include non-linear constraints, such as optimizing compactness or connectivity, as those problem formulations need to be linearized for ILP to work. </w:t>
      </w:r>
      <w:r w:rsidR="00DB4DC8">
        <w:t xml:space="preserve">There is the potential to use nonlinear integer programming for more complex problems in the future though </w:t>
      </w:r>
      <w:r w:rsidR="00392256">
        <w:fldChar w:fldCharType="begin"/>
      </w:r>
      <w:r w:rsidR="00392256">
        <w:instrText xml:space="preserve"> ADDIN ZOTERO_ITEM CSL_CITATION {"citationID":"jblkk7xT","properties":{"formattedCitation":"(Grossmann 2002; Lee &amp; Leyffer 2011)","plainCitation":"(Grossmann 2002; Lee &amp; Leyffer 2011)","noteIndex":0},"citationItems":[{"id":2619,"uris":["http://zotero.org/users/878981/items/Q2EEH7MW"],"uri":["http://zotero.org/users/878981/items/Q2EEH7MW"],"itemData":{"id":2619,"type":"article-journal","title":"Review of Nonlinear Mixed-Integer and Disjunctive Programming Techniques","container-title":"Optimization and Engineering","page":"227-252","volume":"3","issue":"3","source":"link.springer.com","abstract":"This paper has as a major objective to present a unified overview and derivation of mixed-integer nonlinear programming (MINLP) techniques, Branch and Bound, Outer-Approximation, Generalized Benders...","DOI":"10.1023/A:1021039126272","ISSN":"1389-4420, 1573-2924","journalAbbreviation":"Optimization and Engineering","language":"en","author":[{"family":"Grossmann","given":"Ignacio E."}],"issued":{"date-parts":[["2002",9,1]]}}},{"id":2617,"uris":["http://zotero.org/users/878981/items/UXDGWLHH"],"uri":["http://zotero.org/users/878981/items/UXDGWLHH"],"itemData":{"id":2617,"type":"book","title":"Mixed Integer Nonlinear Programming","publisher":"Springer Science &amp; Business Media","number-of-pages":"687","source":"Google Books","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author":[{"family":"Lee","given":"Jon"},{"family":"Leyffer","given":"Sven"}],"issued":{"date-parts":[["2011",12,2]]}}}],"schema":"https://github.com/citation-style-language/schema/raw/master/csl-citation.json"} </w:instrText>
      </w:r>
      <w:r w:rsidR="00392256">
        <w:fldChar w:fldCharType="separate"/>
      </w:r>
      <w:r w:rsidR="00392256" w:rsidRPr="00392256">
        <w:t>(Grossmann 2002; Lee &amp; Leyffer 2011)</w:t>
      </w:r>
      <w:r w:rsidR="00392256">
        <w:fldChar w:fldCharType="end"/>
      </w:r>
      <w:r w:rsidR="00392256">
        <w:t>.</w:t>
      </w:r>
    </w:p>
    <w:p w14:paraId="21A2DFC9" w14:textId="4866D5FB" w:rsidR="0056142A" w:rsidRDefault="00581800">
      <w:pPr>
        <w:pStyle w:val="xmsonormal"/>
        <w:spacing w:beforeAutospacing="0" w:after="0" w:afterAutospacing="0" w:line="480" w:lineRule="auto"/>
      </w:pPr>
      <w:r>
        <w:tab/>
        <w:t xml:space="preserve">Finally, we argue that another strength of ILP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084B878A"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Given the potential ILP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p>
    <w:p w14:paraId="7BCB2E76" w14:textId="77777777" w:rsidR="0056142A" w:rsidRDefault="0056142A">
      <w:pPr>
        <w:spacing w:after="0" w:line="480" w:lineRule="auto"/>
        <w:rPr>
          <w:rFonts w:cs="Times New Roman"/>
        </w:rPr>
      </w:pPr>
    </w:p>
    <w:p w14:paraId="3CC26A64" w14:textId="77777777" w:rsidR="0056142A" w:rsidRDefault="00581800">
      <w:pPr>
        <w:pStyle w:val="xmsonormal"/>
        <w:spacing w:beforeAutospacing="0" w:after="0" w:afterAutospacing="0" w:line="480" w:lineRule="auto"/>
        <w:rPr>
          <w:b/>
        </w:rPr>
      </w:pPr>
      <w:r>
        <w:rPr>
          <w:b/>
        </w:rPr>
        <w:t xml:space="preserve">Acknowledgements </w:t>
      </w:r>
    </w:p>
    <w:p w14:paraId="09784C2F" w14:textId="0D52B592" w:rsidR="0056142A" w:rsidRDefault="00581800">
      <w:pPr>
        <w:pStyle w:val="Body"/>
        <w:spacing w:after="0" w:line="480" w:lineRule="auto"/>
        <w:ind w:firstLine="720"/>
        <w:rPr>
          <w:rFonts w:cs="Times New Roman"/>
          <w:b/>
        </w:rPr>
      </w:pPr>
      <w:r>
        <w:rPr>
          <w:rFonts w:cs="Times New Roman"/>
          <w:lang w:val="en-CA"/>
        </w:rPr>
        <w:lastRenderedPageBreak/>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B09AD">
        <w:rPr>
          <w:lang w:val="en-CA"/>
        </w:rPr>
        <w:t>All d</w:t>
      </w:r>
      <w:r w:rsidR="003B09AD" w:rsidRPr="00CF0525">
        <w:rPr>
          <w:lang w:val="en-CA"/>
        </w:rPr>
        <w:t>ata, scripts and full results are available here:</w:t>
      </w:r>
      <w:r w:rsidR="003B09AD">
        <w:rPr>
          <w:lang w:val="en-CA"/>
        </w:rPr>
        <w:t xml:space="preserve"> </w:t>
      </w:r>
      <w:hyperlink r:id="rId17" w:history="1">
        <w:r w:rsidR="003B09AD" w:rsidRPr="00DC28AB">
          <w:rPr>
            <w:rStyle w:val="Hyperlink"/>
            <w:lang w:val="en-CA"/>
          </w:rPr>
          <w:t>https://osf.io/my8pc/?view_only=eaf7a8aff8314dd789f1873053fae27a</w:t>
        </w:r>
      </w:hyperlink>
      <w:r w:rsidR="003B09AD">
        <w:rPr>
          <w:lang w:val="en-CA"/>
        </w:rPr>
        <w:t xml:space="preserve"> </w:t>
      </w:r>
      <w:r>
        <w:br w:type="page"/>
      </w:r>
    </w:p>
    <w:p w14:paraId="670F4FFC" w14:textId="77777777" w:rsidR="0056142A" w:rsidRDefault="00581800">
      <w:pPr>
        <w:spacing w:after="0" w:line="480" w:lineRule="auto"/>
        <w:rPr>
          <w:rFonts w:cs="Times New Roman"/>
          <w:b/>
          <w:szCs w:val="24"/>
        </w:rPr>
      </w:pPr>
      <w:r>
        <w:rPr>
          <w:rFonts w:cs="Times New Roman"/>
          <w:b/>
          <w:szCs w:val="24"/>
        </w:rPr>
        <w:lastRenderedPageBreak/>
        <w:t xml:space="preserve">References </w:t>
      </w:r>
    </w:p>
    <w:bookmarkStart w:id="41" w:name="_Hlk10202078"/>
    <w:p w14:paraId="2E92937D" w14:textId="77777777" w:rsidR="00392256" w:rsidRPr="00392256" w:rsidRDefault="00AD7987" w:rsidP="00392256">
      <w:pPr>
        <w:pStyle w:val="Bibliography"/>
        <w:rPr>
          <w:rFonts w:cs="Times New Roman"/>
        </w:rPr>
      </w:pPr>
      <w:r>
        <w:rPr>
          <w:b/>
          <w:lang w:val="en-CA"/>
        </w:rPr>
        <w:fldChar w:fldCharType="begin"/>
      </w:r>
      <w:r w:rsidR="000E7A60">
        <w:rPr>
          <w:b/>
          <w:lang w:val="en-CA"/>
        </w:rPr>
        <w:instrText xml:space="preserve"> ADDIN ZOTERO_BIBL {"uncited":[],"omitted":[],"custom":[]} CSL_BIBLIOGRAPHY </w:instrText>
      </w:r>
      <w:r>
        <w:rPr>
          <w:b/>
          <w:lang w:val="en-CA"/>
        </w:rPr>
        <w:fldChar w:fldCharType="separate"/>
      </w:r>
      <w:r w:rsidR="00392256" w:rsidRPr="00392256">
        <w:rPr>
          <w:rFonts w:cs="Times New Roman"/>
        </w:rPr>
        <w:t xml:space="preserve">Ando, A., Camm, J., Polasky, S. &amp; Solow, A. (1998). Species Distributions, Land Values, and Efficient Conservation. </w:t>
      </w:r>
      <w:r w:rsidR="00392256" w:rsidRPr="00392256">
        <w:rPr>
          <w:rFonts w:cs="Times New Roman"/>
          <w:i/>
          <w:iCs/>
        </w:rPr>
        <w:t>Science</w:t>
      </w:r>
      <w:r w:rsidR="00392256" w:rsidRPr="00392256">
        <w:rPr>
          <w:rFonts w:cs="Times New Roman"/>
        </w:rPr>
        <w:t>, New Series, 279, 2126–2128.</w:t>
      </w:r>
    </w:p>
    <w:p w14:paraId="4830E65F" w14:textId="77777777" w:rsidR="00392256" w:rsidRPr="00392256" w:rsidRDefault="00392256" w:rsidP="00392256">
      <w:pPr>
        <w:pStyle w:val="Bibliography"/>
        <w:rPr>
          <w:rFonts w:cs="Times New Roman"/>
        </w:rPr>
      </w:pPr>
      <w:r w:rsidRPr="00392256">
        <w:rPr>
          <w:rFonts w:cs="Times New Roman"/>
        </w:rPr>
        <w:t xml:space="preserve">Ardron, J.A., Possingham, H.P. &amp; Klein, C.J. (eds.). (2010). </w:t>
      </w:r>
      <w:r w:rsidRPr="00392256">
        <w:rPr>
          <w:rFonts w:cs="Times New Roman"/>
          <w:i/>
          <w:iCs/>
        </w:rPr>
        <w:t>Marxan Good Practices Handbook, Version 2</w:t>
      </w:r>
      <w:r w:rsidRPr="00392256">
        <w:rPr>
          <w:rFonts w:cs="Times New Roman"/>
        </w:rPr>
        <w:t>. Pacific Marine Analysis and Research Association, Victoria, BC, Canada.</w:t>
      </w:r>
    </w:p>
    <w:p w14:paraId="17029AB0" w14:textId="77777777" w:rsidR="00392256" w:rsidRPr="00392256" w:rsidRDefault="00392256" w:rsidP="00392256">
      <w:pPr>
        <w:pStyle w:val="Bibliography"/>
        <w:rPr>
          <w:rFonts w:cs="Times New Roman"/>
        </w:rPr>
      </w:pPr>
      <w:r w:rsidRPr="00392256">
        <w:rPr>
          <w:rFonts w:cs="Times New Roman"/>
        </w:rPr>
        <w:t xml:space="preserve">Ball, I.R.R., Possingham, H.P.P. &amp; Watts, M.E.E. (2009). Marxan and relatives: Software for spatial conservation prioritisation. In: </w:t>
      </w:r>
      <w:r w:rsidRPr="00392256">
        <w:rPr>
          <w:rFonts w:cs="Times New Roman"/>
          <w:i/>
          <w:iCs/>
        </w:rPr>
        <w:t>Spatial conservation prioritisation: Quantitative methods and computational tools.</w:t>
      </w:r>
      <w:r w:rsidRPr="00392256">
        <w:rPr>
          <w:rFonts w:cs="Times New Roman"/>
        </w:rPr>
        <w:t xml:space="preserve"> (eds. Moilanen, A., Wilson, K. &amp; Possingham, H.P.). Oxford University Press, Oxford, pp. 185–195.</w:t>
      </w:r>
    </w:p>
    <w:p w14:paraId="59F5130D" w14:textId="77777777" w:rsidR="00392256" w:rsidRPr="00392256" w:rsidRDefault="00392256" w:rsidP="00392256">
      <w:pPr>
        <w:pStyle w:val="Bibliography"/>
        <w:rPr>
          <w:rFonts w:cs="Times New Roman"/>
        </w:rPr>
      </w:pPr>
      <w:r w:rsidRPr="00392256">
        <w:rPr>
          <w:rFonts w:cs="Times New Roman"/>
        </w:rPr>
        <w:t xml:space="preserve">Beyer, H.L., Dujardin, Y., Watts, M.E. &amp; Possingham, H.P. (2016). Solving conservation planning problems with integer linear programming. </w:t>
      </w:r>
      <w:r w:rsidRPr="00392256">
        <w:rPr>
          <w:rFonts w:cs="Times New Roman"/>
          <w:i/>
          <w:iCs/>
        </w:rPr>
        <w:t>Ecological Modelling</w:t>
      </w:r>
      <w:r w:rsidRPr="00392256">
        <w:rPr>
          <w:rFonts w:cs="Times New Roman"/>
        </w:rPr>
        <w:t>, 328, 14–22.</w:t>
      </w:r>
    </w:p>
    <w:p w14:paraId="29E8ADA5" w14:textId="77777777" w:rsidR="00392256" w:rsidRPr="00392256" w:rsidRDefault="00392256" w:rsidP="00392256">
      <w:pPr>
        <w:pStyle w:val="Bibliography"/>
        <w:rPr>
          <w:rFonts w:cs="Times New Roman"/>
        </w:rPr>
      </w:pPr>
      <w:r w:rsidRPr="00392256">
        <w:rPr>
          <w:rFonts w:cs="Times New Roman"/>
        </w:rPr>
        <w:t xml:space="preserve">Cocks, K.D. &amp; Baird, I.A. (1989). Using mathematical programming to address the multiple reserve selection problem: An example from the Eyre Peninsula, South Australia. </w:t>
      </w:r>
      <w:r w:rsidRPr="00392256">
        <w:rPr>
          <w:rFonts w:cs="Times New Roman"/>
          <w:i/>
          <w:iCs/>
        </w:rPr>
        <w:t>Biological Conservation</w:t>
      </w:r>
      <w:r w:rsidRPr="00392256">
        <w:rPr>
          <w:rFonts w:cs="Times New Roman"/>
        </w:rPr>
        <w:t>, 49, 113–130.</w:t>
      </w:r>
    </w:p>
    <w:p w14:paraId="5E5A5733" w14:textId="77777777" w:rsidR="00392256" w:rsidRPr="00392256" w:rsidRDefault="00392256" w:rsidP="00392256">
      <w:pPr>
        <w:pStyle w:val="Bibliography"/>
        <w:rPr>
          <w:rFonts w:cs="Times New Roman"/>
        </w:rPr>
      </w:pPr>
      <w:r w:rsidRPr="00392256">
        <w:rPr>
          <w:rFonts w:cs="Times New Roman"/>
        </w:rPr>
        <w:t xml:space="preserve">Dantzig, G. (2016). </w:t>
      </w:r>
      <w:r w:rsidRPr="00392256">
        <w:rPr>
          <w:rFonts w:cs="Times New Roman"/>
          <w:i/>
          <w:iCs/>
        </w:rPr>
        <w:t>Linear Programming and Extensions</w:t>
      </w:r>
      <w:r w:rsidRPr="00392256">
        <w:rPr>
          <w:rFonts w:cs="Times New Roman"/>
        </w:rPr>
        <w:t>. Princeton University Press.</w:t>
      </w:r>
    </w:p>
    <w:p w14:paraId="4AD02B93" w14:textId="77777777" w:rsidR="00392256" w:rsidRPr="00392256" w:rsidRDefault="00392256" w:rsidP="00392256">
      <w:pPr>
        <w:pStyle w:val="Bibliography"/>
        <w:rPr>
          <w:rFonts w:cs="Times New Roman"/>
        </w:rPr>
      </w:pPr>
      <w:r w:rsidRPr="00392256">
        <w:rPr>
          <w:rFonts w:cs="Times New Roman"/>
        </w:rPr>
        <w:t xml:space="preserve">Ferraro, P.J. (2003). Assigning priority to environmental policy interventions in a heterogeneous world. </w:t>
      </w:r>
      <w:r w:rsidRPr="00392256">
        <w:rPr>
          <w:rFonts w:cs="Times New Roman"/>
          <w:i/>
          <w:iCs/>
        </w:rPr>
        <w:t>Journal of Policy Analysis and Management</w:t>
      </w:r>
      <w:r w:rsidRPr="00392256">
        <w:rPr>
          <w:rFonts w:cs="Times New Roman"/>
        </w:rPr>
        <w:t>, 22, 27–43.</w:t>
      </w:r>
    </w:p>
    <w:p w14:paraId="2F247D65" w14:textId="77777777" w:rsidR="00392256" w:rsidRPr="00392256" w:rsidRDefault="00392256" w:rsidP="00392256">
      <w:pPr>
        <w:pStyle w:val="Bibliography"/>
        <w:rPr>
          <w:rFonts w:cs="Times New Roman"/>
        </w:rPr>
      </w:pPr>
      <w:r w:rsidRPr="00392256">
        <w:rPr>
          <w:rFonts w:cs="Times New Roman"/>
        </w:rPr>
        <w:t xml:space="preserve">Fiske, I.J. &amp; Chandler, R.B. (2011). unmarked : An R Package for Fitting Hierarchical Models of Wildlife Occurrence and Abundance. </w:t>
      </w:r>
      <w:r w:rsidRPr="00392256">
        <w:rPr>
          <w:rFonts w:cs="Times New Roman"/>
          <w:i/>
          <w:iCs/>
        </w:rPr>
        <w:t>Journal Of Statistical Software</w:t>
      </w:r>
      <w:r w:rsidRPr="00392256">
        <w:rPr>
          <w:rFonts w:cs="Times New Roman"/>
        </w:rPr>
        <w:t>, 43, 128–129.</w:t>
      </w:r>
    </w:p>
    <w:p w14:paraId="25EB611D" w14:textId="77777777" w:rsidR="00392256" w:rsidRPr="00392256" w:rsidRDefault="00392256" w:rsidP="00392256">
      <w:pPr>
        <w:pStyle w:val="Bibliography"/>
        <w:rPr>
          <w:rFonts w:cs="Times New Roman"/>
        </w:rPr>
      </w:pPr>
      <w:r w:rsidRPr="00392256">
        <w:rPr>
          <w:rFonts w:cs="Times New Roman"/>
        </w:rPr>
        <w:t xml:space="preserve">Grossmann, I.E. (2002). Review of Nonlinear Mixed-Integer and Disjunctive Programming Techniques. </w:t>
      </w:r>
      <w:r w:rsidRPr="00392256">
        <w:rPr>
          <w:rFonts w:cs="Times New Roman"/>
          <w:i/>
          <w:iCs/>
        </w:rPr>
        <w:t>Optimization and Engineering</w:t>
      </w:r>
      <w:r w:rsidRPr="00392256">
        <w:rPr>
          <w:rFonts w:cs="Times New Roman"/>
        </w:rPr>
        <w:t>, 3, 227–252.</w:t>
      </w:r>
    </w:p>
    <w:p w14:paraId="51F94BB5" w14:textId="77777777" w:rsidR="00392256" w:rsidRPr="00392256" w:rsidRDefault="00392256" w:rsidP="00392256">
      <w:pPr>
        <w:pStyle w:val="Bibliography"/>
        <w:rPr>
          <w:rFonts w:cs="Times New Roman"/>
        </w:rPr>
      </w:pPr>
      <w:r w:rsidRPr="00392256">
        <w:rPr>
          <w:rFonts w:cs="Times New Roman"/>
        </w:rPr>
        <w:t xml:space="preserve">Gurobi Optimization Inc. (2017). </w:t>
      </w:r>
      <w:r w:rsidRPr="00392256">
        <w:rPr>
          <w:rFonts w:cs="Times New Roman"/>
          <w:i/>
          <w:iCs/>
        </w:rPr>
        <w:t>Gurobi Optimizer Reference Manual, Version 7.5.1</w:t>
      </w:r>
      <w:r w:rsidRPr="00392256">
        <w:rPr>
          <w:rFonts w:cs="Times New Roman"/>
        </w:rPr>
        <w:t>.</w:t>
      </w:r>
    </w:p>
    <w:p w14:paraId="63DA451B" w14:textId="77777777" w:rsidR="00392256" w:rsidRPr="00392256" w:rsidRDefault="00392256" w:rsidP="00392256">
      <w:pPr>
        <w:pStyle w:val="Bibliography"/>
        <w:rPr>
          <w:rFonts w:cs="Times New Roman"/>
        </w:rPr>
      </w:pPr>
      <w:r w:rsidRPr="00392256">
        <w:rPr>
          <w:rFonts w:cs="Times New Roman"/>
        </w:rPr>
        <w:lastRenderedPageBreak/>
        <w:t xml:space="preserve">Hanson, J. (2018). </w:t>
      </w:r>
      <w:r w:rsidRPr="00392256">
        <w:rPr>
          <w:rFonts w:cs="Times New Roman"/>
          <w:i/>
          <w:iCs/>
        </w:rPr>
        <w:t>Conserving evolutionary processes</w:t>
      </w:r>
      <w:r w:rsidRPr="00392256">
        <w:rPr>
          <w:rFonts w:cs="Times New Roman"/>
        </w:rPr>
        <w:t xml:space="preserve"> (PhD thesis, DOI: https://doi.org/10.14264/uql.2018.552).</w:t>
      </w:r>
    </w:p>
    <w:p w14:paraId="4799FB4B" w14:textId="77777777" w:rsidR="00392256" w:rsidRPr="00392256" w:rsidRDefault="00392256" w:rsidP="00392256">
      <w:pPr>
        <w:pStyle w:val="Bibliography"/>
        <w:rPr>
          <w:rFonts w:cs="Times New Roman"/>
        </w:rPr>
      </w:pPr>
      <w:r w:rsidRPr="00392256">
        <w:rPr>
          <w:rFonts w:cs="Times New Roman"/>
        </w:rPr>
        <w:t xml:space="preserve">Hanson, J., Schuster, R., Morrell, N., Strimas-Mackey, M., Watts, M.E., Arcese, P., Bennett, J.R. &amp; Possingham, H.P. (2019). </w:t>
      </w:r>
      <w:r w:rsidRPr="00392256">
        <w:rPr>
          <w:rFonts w:cs="Times New Roman"/>
          <w:i/>
          <w:iCs/>
        </w:rPr>
        <w:t>prioritizr: Systematic Conservation Prioritization in R, Version 4.0.2</w:t>
      </w:r>
      <w:r w:rsidRPr="00392256">
        <w:rPr>
          <w:rFonts w:cs="Times New Roman"/>
        </w:rPr>
        <w:t>.</w:t>
      </w:r>
    </w:p>
    <w:p w14:paraId="794A47F5" w14:textId="77777777" w:rsidR="00392256" w:rsidRPr="00392256" w:rsidRDefault="00392256" w:rsidP="00392256">
      <w:pPr>
        <w:pStyle w:val="Bibliography"/>
        <w:rPr>
          <w:rFonts w:cs="Times New Roman"/>
        </w:rPr>
      </w:pPr>
      <w:r w:rsidRPr="00392256">
        <w:rPr>
          <w:rFonts w:cs="Times New Roman"/>
          <w:lang w:val="de-AT"/>
        </w:rPr>
        <w:t xml:space="preserve">Harter, R., Hornik, K., Theussl, S., Szymanski, C. &amp; Schwendinger, F. (2017). </w:t>
      </w:r>
      <w:r w:rsidRPr="00392256">
        <w:rPr>
          <w:rFonts w:cs="Times New Roman"/>
          <w:i/>
          <w:iCs/>
        </w:rPr>
        <w:t>Rsymphony: SYMPHONY in R</w:t>
      </w:r>
      <w:r w:rsidRPr="00392256">
        <w:rPr>
          <w:rFonts w:cs="Times New Roman"/>
        </w:rPr>
        <w:t>.</w:t>
      </w:r>
    </w:p>
    <w:p w14:paraId="31B7686F" w14:textId="77777777" w:rsidR="00392256" w:rsidRPr="00392256" w:rsidRDefault="00392256" w:rsidP="00392256">
      <w:pPr>
        <w:pStyle w:val="Bibliography"/>
        <w:rPr>
          <w:rFonts w:cs="Times New Roman"/>
        </w:rPr>
      </w:pPr>
      <w:r w:rsidRPr="00392256">
        <w:rPr>
          <w:rFonts w:cs="Times New Roman"/>
        </w:rPr>
        <w:t xml:space="preserve">Hochachka, W.M., Fink, D., Hutchinson, R.A., Sheldon, D., Wong, W.-K. &amp; Kelling, S. (2012). Data-intensive science applied to broad-scale citizen science. </w:t>
      </w:r>
      <w:r w:rsidRPr="00392256">
        <w:rPr>
          <w:rFonts w:cs="Times New Roman"/>
          <w:i/>
          <w:iCs/>
        </w:rPr>
        <w:t>Trends in ecology &amp; evolution</w:t>
      </w:r>
      <w:r w:rsidRPr="00392256">
        <w:rPr>
          <w:rFonts w:cs="Times New Roman"/>
        </w:rPr>
        <w:t>, 27, 130–137.</w:t>
      </w:r>
    </w:p>
    <w:p w14:paraId="642E297D" w14:textId="77777777" w:rsidR="00392256" w:rsidRPr="00392256" w:rsidRDefault="00392256" w:rsidP="00392256">
      <w:pPr>
        <w:pStyle w:val="Bibliography"/>
        <w:rPr>
          <w:rFonts w:cs="Times New Roman"/>
        </w:rPr>
      </w:pPr>
      <w:r w:rsidRPr="00392256">
        <w:rPr>
          <w:rFonts w:cs="Times New Roman"/>
        </w:rPr>
        <w:t xml:space="preserve">Joppa, L.N. &amp; Pfaff, A. (2009). High and far: biases in the location of protected areas. </w:t>
      </w:r>
      <w:r w:rsidRPr="00392256">
        <w:rPr>
          <w:rFonts w:cs="Times New Roman"/>
          <w:i/>
          <w:iCs/>
        </w:rPr>
        <w:t>PloS one</w:t>
      </w:r>
      <w:r w:rsidRPr="00392256">
        <w:rPr>
          <w:rFonts w:cs="Times New Roman"/>
        </w:rPr>
        <w:t>, 4, e8273.</w:t>
      </w:r>
    </w:p>
    <w:p w14:paraId="59FA7EF8" w14:textId="77777777" w:rsidR="00392256" w:rsidRPr="00392256" w:rsidRDefault="00392256" w:rsidP="00392256">
      <w:pPr>
        <w:pStyle w:val="Bibliography"/>
        <w:rPr>
          <w:rFonts w:cs="Times New Roman"/>
        </w:rPr>
      </w:pPr>
      <w:r w:rsidRPr="00392256">
        <w:rPr>
          <w:rFonts w:cs="Times New Roman"/>
        </w:rPr>
        <w:t xml:space="preserve">Lee, J. &amp; Leyffer, S. (2011). </w:t>
      </w:r>
      <w:r w:rsidRPr="00392256">
        <w:rPr>
          <w:rFonts w:cs="Times New Roman"/>
          <w:i/>
          <w:iCs/>
        </w:rPr>
        <w:t>Mixed Integer Nonlinear Programming</w:t>
      </w:r>
      <w:r w:rsidRPr="00392256">
        <w:rPr>
          <w:rFonts w:cs="Times New Roman"/>
        </w:rPr>
        <w:t>. Springer Science &amp; Business Media.</w:t>
      </w:r>
    </w:p>
    <w:p w14:paraId="79E5D2C5" w14:textId="77777777" w:rsidR="00392256" w:rsidRPr="00392256" w:rsidRDefault="00392256" w:rsidP="00392256">
      <w:pPr>
        <w:pStyle w:val="Bibliography"/>
        <w:rPr>
          <w:rFonts w:cs="Times New Roman"/>
        </w:rPr>
      </w:pPr>
      <w:r w:rsidRPr="00392256">
        <w:rPr>
          <w:rFonts w:cs="Times New Roman"/>
        </w:rPr>
        <w:t xml:space="preserve">Lin, C.Y., Liu, J.W.S., Yeh, K.L. &amp; Chu, E.T.H. (2017). Participant Selection Problem: Relative Performance of Five Optimization Solvers. In: </w:t>
      </w:r>
      <w:r w:rsidRPr="00392256">
        <w:rPr>
          <w:rFonts w:cs="Times New Roman"/>
          <w:i/>
          <w:iCs/>
        </w:rPr>
        <w:t>Proceedings of the 8th International Conference on Computer Modeling and Simulation</w:t>
      </w:r>
      <w:r w:rsidRPr="00392256">
        <w:rPr>
          <w:rFonts w:cs="Times New Roman"/>
        </w:rPr>
        <w:t>, ICCMS ’17. ACM, New York, NY, USA, pp. 24–31.</w:t>
      </w:r>
    </w:p>
    <w:p w14:paraId="00D3D83D" w14:textId="77777777" w:rsidR="00392256" w:rsidRPr="00392256" w:rsidRDefault="00392256" w:rsidP="00392256">
      <w:pPr>
        <w:pStyle w:val="Bibliography"/>
        <w:rPr>
          <w:rFonts w:cs="Times New Roman"/>
        </w:rPr>
      </w:pPr>
      <w:r w:rsidRPr="00392256">
        <w:rPr>
          <w:rFonts w:cs="Times New Roman"/>
        </w:rPr>
        <w:t>Luppold, A., Oehlert, D. &amp; Falk, H. (2018). Evaluating the performance of solvers for integer-linear programming.</w:t>
      </w:r>
    </w:p>
    <w:p w14:paraId="5A1B5BA0" w14:textId="77777777" w:rsidR="00392256" w:rsidRPr="00392256" w:rsidRDefault="00392256" w:rsidP="00392256">
      <w:pPr>
        <w:pStyle w:val="Bibliography"/>
        <w:rPr>
          <w:rFonts w:cs="Times New Roman"/>
        </w:rPr>
      </w:pPr>
      <w:r w:rsidRPr="00392256">
        <w:rPr>
          <w:rFonts w:cs="Times New Roman"/>
        </w:rPr>
        <w:t xml:space="preserve">Mackenzie, D.I., Nichols, J.D., Lachman, G.B., Droege, S.J., Royle, J.A. &amp; Langtimm, C.A. (2002). Estimating site occupancy rates when detection probabilities are less than one. </w:t>
      </w:r>
      <w:r w:rsidRPr="00392256">
        <w:rPr>
          <w:rFonts w:cs="Times New Roman"/>
          <w:i/>
          <w:iCs/>
        </w:rPr>
        <w:t>Ecology</w:t>
      </w:r>
      <w:r w:rsidRPr="00392256">
        <w:rPr>
          <w:rFonts w:cs="Times New Roman"/>
        </w:rPr>
        <w:t>, 83, 2248–2255.</w:t>
      </w:r>
    </w:p>
    <w:p w14:paraId="6696DD32" w14:textId="77777777" w:rsidR="00392256" w:rsidRPr="00392256" w:rsidRDefault="00392256" w:rsidP="00392256">
      <w:pPr>
        <w:pStyle w:val="Bibliography"/>
        <w:rPr>
          <w:rFonts w:cs="Times New Roman"/>
        </w:rPr>
      </w:pPr>
      <w:r w:rsidRPr="00392256">
        <w:rPr>
          <w:rFonts w:cs="Times New Roman"/>
        </w:rPr>
        <w:lastRenderedPageBreak/>
        <w:t xml:space="preserve">Margules, C.R. &amp; Pressey, R.L. (2000). Systematic conservation planning. </w:t>
      </w:r>
      <w:r w:rsidRPr="00392256">
        <w:rPr>
          <w:rFonts w:cs="Times New Roman"/>
          <w:i/>
          <w:iCs/>
        </w:rPr>
        <w:t>Nature</w:t>
      </w:r>
      <w:r w:rsidRPr="00392256">
        <w:rPr>
          <w:rFonts w:cs="Times New Roman"/>
        </w:rPr>
        <w:t>, 405, 243–53.</w:t>
      </w:r>
    </w:p>
    <w:p w14:paraId="44B0A4D3" w14:textId="77777777" w:rsidR="00392256" w:rsidRPr="00392256" w:rsidRDefault="00392256" w:rsidP="00392256">
      <w:pPr>
        <w:pStyle w:val="Bibliography"/>
        <w:rPr>
          <w:rFonts w:cs="Times New Roman"/>
        </w:rPr>
      </w:pPr>
      <w:r w:rsidRPr="00392256">
        <w:rPr>
          <w:rFonts w:cs="Times New Roman"/>
        </w:rPr>
        <w:t xml:space="preserve">McDonnell, M.D., Possingham, H.P., Ball, I.R. &amp; Cousins, E.A. (2002). Mathematical Methods for Spatially Cohesive Reserve Design. </w:t>
      </w:r>
      <w:r w:rsidRPr="00392256">
        <w:rPr>
          <w:rFonts w:cs="Times New Roman"/>
          <w:i/>
          <w:iCs/>
        </w:rPr>
        <w:t>Environmental Modeling &amp; Assessment</w:t>
      </w:r>
      <w:r w:rsidRPr="00392256">
        <w:rPr>
          <w:rFonts w:cs="Times New Roman"/>
        </w:rPr>
        <w:t>, 7, 107–114.</w:t>
      </w:r>
    </w:p>
    <w:p w14:paraId="47B00E70" w14:textId="77777777" w:rsidR="00392256" w:rsidRPr="00392256" w:rsidRDefault="00392256" w:rsidP="00392256">
      <w:pPr>
        <w:pStyle w:val="Bibliography"/>
        <w:rPr>
          <w:rFonts w:cs="Times New Roman"/>
        </w:rPr>
      </w:pPr>
      <w:r w:rsidRPr="00392256">
        <w:rPr>
          <w:rFonts w:cs="Times New Roman"/>
        </w:rPr>
        <w:t xml:space="preserve">McIntosh, E.J., Pressey, R.L., Lloyd, S., Smith, R. &amp; Grenyer, R. (2017). The Impact of Systematic Conservation Planning. </w:t>
      </w:r>
      <w:r w:rsidRPr="00392256">
        <w:rPr>
          <w:rFonts w:cs="Times New Roman"/>
          <w:i/>
          <w:iCs/>
        </w:rPr>
        <w:t>Annual Review of Environment and Resources</w:t>
      </w:r>
      <w:r w:rsidRPr="00392256">
        <w:rPr>
          <w:rFonts w:cs="Times New Roman"/>
        </w:rPr>
        <w:t>, 42, annurev-environ-102016-060902.</w:t>
      </w:r>
    </w:p>
    <w:p w14:paraId="4826CC15" w14:textId="77777777" w:rsidR="00392256" w:rsidRPr="00392256" w:rsidRDefault="00392256" w:rsidP="00392256">
      <w:pPr>
        <w:pStyle w:val="Bibliography"/>
        <w:rPr>
          <w:rFonts w:cs="Times New Roman"/>
        </w:rPr>
      </w:pPr>
      <w:r w:rsidRPr="00392256">
        <w:rPr>
          <w:rFonts w:cs="Times New Roman"/>
        </w:rPr>
        <w:t xml:space="preserve">Meidinger, D. &amp; Pojar, J. (1991). </w:t>
      </w:r>
      <w:r w:rsidRPr="00392256">
        <w:rPr>
          <w:rFonts w:cs="Times New Roman"/>
          <w:i/>
          <w:iCs/>
        </w:rPr>
        <w:t>Ecosystems of British Columbia</w:t>
      </w:r>
      <w:r w:rsidRPr="00392256">
        <w:rPr>
          <w:rFonts w:cs="Times New Roman"/>
        </w:rPr>
        <w:t>. British Columbia Ministry of Forests, Victoria, BC.</w:t>
      </w:r>
    </w:p>
    <w:p w14:paraId="137022F7" w14:textId="77777777" w:rsidR="00392256" w:rsidRPr="00392256" w:rsidRDefault="00392256" w:rsidP="00392256">
      <w:pPr>
        <w:pStyle w:val="Bibliography"/>
        <w:rPr>
          <w:rFonts w:cs="Times New Roman"/>
        </w:rPr>
      </w:pPr>
      <w:r w:rsidRPr="00392256">
        <w:rPr>
          <w:rFonts w:cs="Times New Roman"/>
        </w:rPr>
        <w:t xml:space="preserve">Naidoo, R., Balmford, A., Ferraro, P.J., Polasky, S., Ricketts, T.H. &amp; Rouget, M. (2006). Integrating economic costs into conservation planning. </w:t>
      </w:r>
      <w:r w:rsidRPr="00392256">
        <w:rPr>
          <w:rFonts w:cs="Times New Roman"/>
          <w:i/>
          <w:iCs/>
        </w:rPr>
        <w:t>Trends in ecology &amp; evolution</w:t>
      </w:r>
      <w:r w:rsidRPr="00392256">
        <w:rPr>
          <w:rFonts w:cs="Times New Roman"/>
        </w:rPr>
        <w:t>, 21, 681–7.</w:t>
      </w:r>
    </w:p>
    <w:p w14:paraId="4FFA0F55" w14:textId="77777777" w:rsidR="00392256" w:rsidRPr="00392256" w:rsidRDefault="00392256" w:rsidP="00392256">
      <w:pPr>
        <w:pStyle w:val="Bibliography"/>
        <w:rPr>
          <w:rFonts w:cs="Times New Roman"/>
        </w:rPr>
      </w:pPr>
      <w:r w:rsidRPr="00392256">
        <w:rPr>
          <w:rFonts w:cs="Times New Roman"/>
        </w:rPr>
        <w:t xml:space="preserve">Polasky, S., Camm, J.D. &amp; Garber-Yonts, B. (2001). Selecting Biological Reserves Cost-Effectively: An Application to Terrestrial Vertebrate Conservation in Oregon. </w:t>
      </w:r>
      <w:r w:rsidRPr="00392256">
        <w:rPr>
          <w:rFonts w:cs="Times New Roman"/>
          <w:i/>
          <w:iCs/>
        </w:rPr>
        <w:t>Land Economics</w:t>
      </w:r>
      <w:r w:rsidRPr="00392256">
        <w:rPr>
          <w:rFonts w:cs="Times New Roman"/>
        </w:rPr>
        <w:t>, 77, 68–78.</w:t>
      </w:r>
    </w:p>
    <w:p w14:paraId="472B1329" w14:textId="77777777" w:rsidR="00392256" w:rsidRPr="00392256" w:rsidRDefault="00392256" w:rsidP="00392256">
      <w:pPr>
        <w:pStyle w:val="Bibliography"/>
        <w:rPr>
          <w:rFonts w:cs="Times New Roman"/>
        </w:rPr>
      </w:pPr>
      <w:r w:rsidRPr="00392256">
        <w:rPr>
          <w:rFonts w:cs="Times New Roman"/>
        </w:rPr>
        <w:t xml:space="preserve">Pressey, R., Humphries, C., Margules, C., Vane-Wright, R. &amp; Williams, P. (1993). Beyond opportunism: key principles for systematic reserve selection. </w:t>
      </w:r>
      <w:r w:rsidRPr="00392256">
        <w:rPr>
          <w:rFonts w:cs="Times New Roman"/>
          <w:i/>
          <w:iCs/>
        </w:rPr>
        <w:t>Trends in ecology &amp; evolution</w:t>
      </w:r>
      <w:r w:rsidRPr="00392256">
        <w:rPr>
          <w:rFonts w:cs="Times New Roman"/>
        </w:rPr>
        <w:t>, 8, 124–128.</w:t>
      </w:r>
    </w:p>
    <w:p w14:paraId="5A8AD938" w14:textId="77777777" w:rsidR="00392256" w:rsidRPr="00392256" w:rsidRDefault="00392256" w:rsidP="00392256">
      <w:pPr>
        <w:pStyle w:val="Bibliography"/>
        <w:rPr>
          <w:rFonts w:cs="Times New Roman"/>
        </w:rPr>
      </w:pPr>
      <w:r w:rsidRPr="00392256">
        <w:rPr>
          <w:rFonts w:cs="Times New Roman"/>
        </w:rPr>
        <w:t xml:space="preserve">Pressey, R.L. &amp; Bottrill, M.C. (2008). Opportunism, Threats, and the Evolution of Systematic Conservation Planning. </w:t>
      </w:r>
      <w:r w:rsidRPr="00392256">
        <w:rPr>
          <w:rFonts w:cs="Times New Roman"/>
          <w:i/>
          <w:iCs/>
        </w:rPr>
        <w:t>Conservation Biology</w:t>
      </w:r>
      <w:r w:rsidRPr="00392256">
        <w:rPr>
          <w:rFonts w:cs="Times New Roman"/>
        </w:rPr>
        <w:t>, 22, 1340–1345.</w:t>
      </w:r>
    </w:p>
    <w:p w14:paraId="1BBC2492" w14:textId="77777777" w:rsidR="00392256" w:rsidRPr="00392256" w:rsidRDefault="00392256" w:rsidP="00392256">
      <w:pPr>
        <w:pStyle w:val="Bibliography"/>
        <w:rPr>
          <w:rFonts w:cs="Times New Roman"/>
        </w:rPr>
      </w:pPr>
      <w:r w:rsidRPr="00392256">
        <w:rPr>
          <w:rFonts w:cs="Times New Roman"/>
        </w:rPr>
        <w:t xml:space="preserve">Ralphs, T., Mahajan, A., Vigerske, mgalati13, LouHafer, jpfasano, Bulut, A. &amp; anhhz. (2019). </w:t>
      </w:r>
      <w:r w:rsidRPr="00392256">
        <w:rPr>
          <w:rFonts w:cs="Times New Roman"/>
          <w:i/>
          <w:iCs/>
        </w:rPr>
        <w:t>coin-or/SYMPHONY: Version 5.6.17</w:t>
      </w:r>
      <w:r w:rsidRPr="00392256">
        <w:rPr>
          <w:rFonts w:cs="Times New Roman"/>
        </w:rPr>
        <w:t>. Zenodo.</w:t>
      </w:r>
    </w:p>
    <w:p w14:paraId="1BD3A5BF" w14:textId="77777777" w:rsidR="00392256" w:rsidRPr="00392256" w:rsidRDefault="00392256" w:rsidP="00392256">
      <w:pPr>
        <w:pStyle w:val="Bibliography"/>
        <w:rPr>
          <w:rFonts w:cs="Times New Roman"/>
        </w:rPr>
      </w:pPr>
      <w:r w:rsidRPr="00392256">
        <w:rPr>
          <w:rFonts w:cs="Times New Roman"/>
        </w:rPr>
        <w:lastRenderedPageBreak/>
        <w:t>Rodewald, A., Strimas-Mackey, M., Schuster, R. &amp; Arcese, P. (in revision). Avoiding ‘uninformed opportunism’ by understanding the value of biodiversity feature and cost data in conservation prioritization.</w:t>
      </w:r>
    </w:p>
    <w:p w14:paraId="218A466A" w14:textId="77777777" w:rsidR="00392256" w:rsidRPr="00392256" w:rsidRDefault="00392256" w:rsidP="00392256">
      <w:pPr>
        <w:pStyle w:val="Bibliography"/>
        <w:rPr>
          <w:rFonts w:cs="Times New Roman"/>
        </w:rPr>
      </w:pPr>
      <w:r w:rsidRPr="00392256">
        <w:rPr>
          <w:rFonts w:cs="Times New Roman"/>
        </w:rPr>
        <w:t xml:space="preserve">Rodrigues, A.S.L. &amp; Gaston, K.J. (2002). Optimisation in reserve selection procedures—why not? </w:t>
      </w:r>
      <w:r w:rsidRPr="00392256">
        <w:rPr>
          <w:rFonts w:cs="Times New Roman"/>
          <w:i/>
          <w:iCs/>
        </w:rPr>
        <w:t>Biological Conservation</w:t>
      </w:r>
      <w:r w:rsidRPr="00392256">
        <w:rPr>
          <w:rFonts w:cs="Times New Roman"/>
        </w:rPr>
        <w:t>, 107, 123–129.</w:t>
      </w:r>
    </w:p>
    <w:p w14:paraId="50BC028F" w14:textId="77777777" w:rsidR="00392256" w:rsidRPr="00392256" w:rsidRDefault="00392256" w:rsidP="00392256">
      <w:pPr>
        <w:pStyle w:val="Bibliography"/>
        <w:rPr>
          <w:rFonts w:cs="Times New Roman"/>
        </w:rPr>
      </w:pPr>
      <w:r w:rsidRPr="00392256">
        <w:rPr>
          <w:rFonts w:cs="Times New Roman"/>
        </w:rPr>
        <w:t xml:space="preserve">Runge, C.A., Tulloch, A.I.T., Possingham, H.P., Tulloch, V.J.D. &amp; Fuller, R.A. (2016). Incorporating dynamic distributions into spatial prioritization. </w:t>
      </w:r>
      <w:r w:rsidRPr="00392256">
        <w:rPr>
          <w:rFonts w:cs="Times New Roman"/>
          <w:i/>
          <w:iCs/>
        </w:rPr>
        <w:t>Diversity and Distributions</w:t>
      </w:r>
      <w:r w:rsidRPr="00392256">
        <w:rPr>
          <w:rFonts w:cs="Times New Roman"/>
        </w:rPr>
        <w:t>, 22, 332–343.</w:t>
      </w:r>
    </w:p>
    <w:p w14:paraId="57BB0EAD" w14:textId="77777777" w:rsidR="00392256" w:rsidRPr="00137A61" w:rsidRDefault="00392256" w:rsidP="00392256">
      <w:pPr>
        <w:pStyle w:val="Bibliography"/>
        <w:rPr>
          <w:rFonts w:cs="Times New Roman"/>
          <w:lang w:val="de-AT"/>
        </w:rPr>
      </w:pPr>
      <w:r w:rsidRPr="00392256">
        <w:rPr>
          <w:rFonts w:cs="Times New Roman"/>
        </w:rPr>
        <w:t xml:space="preserve">Schuster, R., Martin, T.G. &amp; Arcese, P. (2014). Bird Community Conservation and Carbon Offsets in Western North America. </w:t>
      </w:r>
      <w:r w:rsidRPr="00137A61">
        <w:rPr>
          <w:rFonts w:cs="Times New Roman"/>
          <w:i/>
          <w:iCs/>
          <w:lang w:val="de-AT"/>
        </w:rPr>
        <w:t>Plos One</w:t>
      </w:r>
      <w:r w:rsidRPr="00137A61">
        <w:rPr>
          <w:rFonts w:cs="Times New Roman"/>
          <w:lang w:val="de-AT"/>
        </w:rPr>
        <w:t>.</w:t>
      </w:r>
    </w:p>
    <w:p w14:paraId="3E2EDDD0" w14:textId="77777777" w:rsidR="00392256" w:rsidRPr="00392256" w:rsidRDefault="00392256" w:rsidP="00392256">
      <w:pPr>
        <w:pStyle w:val="Bibliography"/>
        <w:rPr>
          <w:rFonts w:cs="Times New Roman"/>
        </w:rPr>
      </w:pPr>
      <w:r w:rsidRPr="00137A61">
        <w:rPr>
          <w:rFonts w:cs="Times New Roman"/>
          <w:lang w:val="de-AT"/>
        </w:rPr>
        <w:t xml:space="preserve">Schuster, R., Wilson, S., Rodewald, A.D., Arcese, P., Fink, D., Auer, T. &amp; Bennett, J.R. (2019). </w:t>
      </w:r>
      <w:r w:rsidRPr="00392256">
        <w:rPr>
          <w:rFonts w:cs="Times New Roman"/>
        </w:rPr>
        <w:t xml:space="preserve">Optimizing the conservation of migratory species over their full annual cycle. </w:t>
      </w:r>
      <w:r w:rsidRPr="00392256">
        <w:rPr>
          <w:rFonts w:cs="Times New Roman"/>
          <w:i/>
          <w:iCs/>
        </w:rPr>
        <w:t>Nature Communications</w:t>
      </w:r>
      <w:r w:rsidRPr="00392256">
        <w:rPr>
          <w:rFonts w:cs="Times New Roman"/>
        </w:rPr>
        <w:t>, 10, 1754.</w:t>
      </w:r>
    </w:p>
    <w:p w14:paraId="27003BAC" w14:textId="77777777" w:rsidR="00392256" w:rsidRPr="00392256" w:rsidRDefault="00392256" w:rsidP="00392256">
      <w:pPr>
        <w:pStyle w:val="Bibliography"/>
        <w:rPr>
          <w:rFonts w:cs="Times New Roman"/>
        </w:rPr>
      </w:pPr>
      <w:r w:rsidRPr="00392256">
        <w:rPr>
          <w:rFonts w:cs="Times New Roman"/>
        </w:rPr>
        <w:t xml:space="preserve">Schwartz, M.W., Cook, C.N., Pressey, R.L., Pullin, A.S., Runge, M.C., Salafsky, N., Sutherland, W.J. &amp; Williamson, M.A. (2018). Decision Support Frameworks and Tools for Conservation. </w:t>
      </w:r>
      <w:r w:rsidRPr="00392256">
        <w:rPr>
          <w:rFonts w:cs="Times New Roman"/>
          <w:i/>
          <w:iCs/>
        </w:rPr>
        <w:t>Conservation Letters</w:t>
      </w:r>
      <w:r w:rsidRPr="00392256">
        <w:rPr>
          <w:rFonts w:cs="Times New Roman"/>
        </w:rPr>
        <w:t>, 11, e12385.</w:t>
      </w:r>
    </w:p>
    <w:p w14:paraId="4EFDF76C" w14:textId="77777777" w:rsidR="00392256" w:rsidRPr="00392256" w:rsidRDefault="00392256" w:rsidP="00392256">
      <w:pPr>
        <w:pStyle w:val="Bibliography"/>
        <w:rPr>
          <w:rFonts w:cs="Times New Roman"/>
        </w:rPr>
      </w:pPr>
      <w:r w:rsidRPr="00392256">
        <w:rPr>
          <w:rFonts w:cs="Times New Roman"/>
        </w:rPr>
        <w:t xml:space="preserve">Sullivan, B.L., Aycrigg, J.L., Barry, J.H., Bonney, R.E., Bruns, N., Cooper, C.B., Damoulas, T., Dhondt, A.A., Dietterich, T., Farnsworth, A. &amp; others. (2014). The eBird enterprise: an integrated approach to development and application of citizen science. </w:t>
      </w:r>
      <w:r w:rsidRPr="00392256">
        <w:rPr>
          <w:rFonts w:cs="Times New Roman"/>
          <w:i/>
          <w:iCs/>
        </w:rPr>
        <w:t>Biological Conservation</w:t>
      </w:r>
      <w:r w:rsidRPr="00392256">
        <w:rPr>
          <w:rFonts w:cs="Times New Roman"/>
        </w:rPr>
        <w:t>, 169, 31–40.</w:t>
      </w:r>
    </w:p>
    <w:p w14:paraId="0009BE15" w14:textId="77777777" w:rsidR="00392256" w:rsidRPr="00392256" w:rsidRDefault="00392256" w:rsidP="00392256">
      <w:pPr>
        <w:pStyle w:val="Bibliography"/>
        <w:rPr>
          <w:rFonts w:cs="Times New Roman"/>
        </w:rPr>
      </w:pPr>
      <w:r w:rsidRPr="00392256">
        <w:rPr>
          <w:rFonts w:cs="Times New Roman"/>
        </w:rPr>
        <w:t xml:space="preserve">Underhill, L.G. (1994). Optimal and suboptimal reserve selection algorithms. </w:t>
      </w:r>
      <w:r w:rsidRPr="00392256">
        <w:rPr>
          <w:rFonts w:cs="Times New Roman"/>
          <w:i/>
          <w:iCs/>
        </w:rPr>
        <w:t>Biological Conservation</w:t>
      </w:r>
      <w:r w:rsidRPr="00392256">
        <w:rPr>
          <w:rFonts w:cs="Times New Roman"/>
        </w:rPr>
        <w:t>, 70, 85–87.</w:t>
      </w:r>
    </w:p>
    <w:p w14:paraId="10CDE8EC" w14:textId="77777777" w:rsidR="00392256" w:rsidRPr="00392256" w:rsidRDefault="00392256" w:rsidP="00392256">
      <w:pPr>
        <w:pStyle w:val="Bibliography"/>
        <w:rPr>
          <w:rFonts w:cs="Times New Roman"/>
        </w:rPr>
      </w:pPr>
      <w:r w:rsidRPr="00392256">
        <w:rPr>
          <w:rFonts w:cs="Times New Roman"/>
        </w:rPr>
        <w:lastRenderedPageBreak/>
        <w:t xml:space="preserve">Venter, O., Fuller, R.A., Segan, D.B., Carwardine, J., Brooks, T., Butchart, S.H.M., Marco, M.D., Iwamura, T., Joseph, L., O’Grady, D., Possingham, H.P., Rondinini, C., Smith, R.J., Venter, M. &amp; Watson, J.E.M. (2014). Targeting Global Protected Area Expansion for Imperiled Biodiversity. </w:t>
      </w:r>
      <w:r w:rsidRPr="00392256">
        <w:rPr>
          <w:rFonts w:cs="Times New Roman"/>
          <w:i/>
          <w:iCs/>
        </w:rPr>
        <w:t>PLOS Biology</w:t>
      </w:r>
      <w:r w:rsidRPr="00392256">
        <w:rPr>
          <w:rFonts w:cs="Times New Roman"/>
        </w:rPr>
        <w:t>, 12, e1001891.</w:t>
      </w:r>
    </w:p>
    <w:p w14:paraId="4386A299" w14:textId="6F5CE567" w:rsidR="00AD7987" w:rsidRDefault="00AD7987">
      <w:pPr>
        <w:spacing w:after="0" w:line="480" w:lineRule="auto"/>
        <w:rPr>
          <w:rFonts w:cs="Times New Roman"/>
          <w:b/>
          <w:lang w:val="en-CA"/>
        </w:rPr>
      </w:pPr>
      <w:r>
        <w:rPr>
          <w:rFonts w:cs="Times New Roman"/>
          <w:b/>
          <w:lang w:val="en-CA"/>
        </w:rPr>
        <w:fldChar w:fldCharType="end"/>
      </w:r>
      <w:bookmarkEnd w:id="41"/>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57EE7A04" w:rsidR="0056142A" w:rsidRPr="009A21D5" w:rsidRDefault="00581800">
      <w:pPr>
        <w:spacing w:after="0" w:line="480" w:lineRule="auto"/>
        <w:rPr>
          <w:rFonts w:cs="Times New Roman"/>
          <w:lang w:val="en-CA"/>
        </w:rPr>
      </w:pPr>
      <w:r>
        <w:rPr>
          <w:rFonts w:cs="Times New Roman"/>
          <w:b/>
          <w:lang w:val="en-CA"/>
        </w:rPr>
        <w:lastRenderedPageBreak/>
        <w:t>Table 1.</w:t>
      </w:r>
      <w:r w:rsidR="00EA1742">
        <w:rPr>
          <w:rFonts w:cs="Times New Roman"/>
          <w:b/>
          <w:lang w:val="en-CA"/>
        </w:rPr>
        <w:t xml:space="preserve"> </w:t>
      </w:r>
      <w:r w:rsidR="009A21D5">
        <w:rPr>
          <w:rFonts w:cs="Times New Roman"/>
          <w:lang w:val="en-CA"/>
        </w:rPr>
        <w:t xml:space="preserve">Scenarios investigated in our analysis. </w:t>
      </w:r>
      <w:r w:rsidR="00DD2C01">
        <w:rPr>
          <w:rFonts w:cs="Times New Roman"/>
          <w:lang w:val="en-CA"/>
        </w:rPr>
        <w:t xml:space="preserve">The total number of scenarios tested for both </w:t>
      </w:r>
      <w:proofErr w:type="spellStart"/>
      <w:r w:rsidR="00DD2C01">
        <w:rPr>
          <w:rFonts w:cs="Times New Roman"/>
          <w:lang w:val="en-CA"/>
        </w:rPr>
        <w:t>Gurobi</w:t>
      </w:r>
      <w:proofErr w:type="spellEnd"/>
      <w:r w:rsidR="00DD2C01">
        <w:rPr>
          <w:rFonts w:cs="Times New Roman"/>
          <w:lang w:val="en-CA"/>
        </w:rPr>
        <w:t xml:space="preserve"> and SYMPHONY are 135</w:t>
      </w:r>
      <w:r w:rsidR="0092728D">
        <w:rPr>
          <w:rFonts w:cs="Times New Roman"/>
          <w:lang w:val="en-CA"/>
        </w:rPr>
        <w:t xml:space="preserve">. For </w:t>
      </w:r>
      <w:proofErr w:type="spellStart"/>
      <w:r w:rsidR="0092728D">
        <w:rPr>
          <w:rFonts w:cs="Times New Roman"/>
          <w:lang w:val="en-CA"/>
        </w:rPr>
        <w:t>Marxan</w:t>
      </w:r>
      <w:proofErr w:type="spellEnd"/>
      <w:r w:rsidR="0092728D">
        <w:rPr>
          <w:rFonts w:cs="Times New Roman"/>
          <w:lang w:val="en-CA"/>
        </w:rPr>
        <w:t xml:space="preserve"> analysis</w:t>
      </w:r>
      <w:r w:rsidR="00DD2C01">
        <w:rPr>
          <w:rFonts w:cs="Times New Roman"/>
          <w:lang w:val="en-CA"/>
        </w:rPr>
        <w:t xml:space="preserve">, we included calibration steps as well, which brought the total number of scenarios to 2700 for that algorithm. </w:t>
      </w:r>
    </w:p>
    <w:tbl>
      <w:tblPr>
        <w:tblW w:w="9209" w:type="dxa"/>
        <w:tblLook w:val="04A0" w:firstRow="1" w:lastRow="0" w:firstColumn="1" w:lastColumn="0" w:noHBand="0" w:noVBand="1"/>
      </w:tblPr>
      <w:tblGrid>
        <w:gridCol w:w="2303"/>
        <w:gridCol w:w="3935"/>
        <w:gridCol w:w="567"/>
        <w:gridCol w:w="2404"/>
      </w:tblGrid>
      <w:tr w:rsidR="0056142A" w14:paraId="4C51CC0B" w14:textId="77777777" w:rsidTr="0020171C">
        <w:trPr>
          <w:trHeight w:val="308"/>
        </w:trPr>
        <w:tc>
          <w:tcPr>
            <w:tcW w:w="2302" w:type="dxa"/>
            <w:tcBorders>
              <w:bottom w:val="single" w:sz="4" w:space="0" w:color="auto"/>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proofErr w:type="spellStart"/>
            <w:r>
              <w:rPr>
                <w:rFonts w:eastAsia="Times New Roman" w:cs="Times New Roman"/>
                <w:b/>
                <w:szCs w:val="24"/>
                <w:lang w:val="en-CA" w:eastAsia="en-CA"/>
              </w:rPr>
              <w:t>Paremeter</w:t>
            </w:r>
            <w:proofErr w:type="spellEnd"/>
          </w:p>
        </w:tc>
        <w:tc>
          <w:tcPr>
            <w:tcW w:w="3935" w:type="dxa"/>
            <w:tcBorders>
              <w:bottom w:val="single" w:sz="4" w:space="0" w:color="auto"/>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auto"/>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rsidTr="0020171C">
        <w:trPr>
          <w:trHeight w:val="308"/>
        </w:trPr>
        <w:tc>
          <w:tcPr>
            <w:tcW w:w="2302" w:type="dxa"/>
            <w:tcBorders>
              <w:top w:val="single" w:sz="4" w:space="0" w:color="auto"/>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auto"/>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auto"/>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auto"/>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rsidTr="0020171C">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rsidTr="0020171C">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rsidTr="0020171C">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rsidTr="0020171C">
        <w:trPr>
          <w:trHeight w:val="308"/>
        </w:trPr>
        <w:tc>
          <w:tcPr>
            <w:tcW w:w="2302" w:type="dxa"/>
            <w:tcBorders>
              <w:bottom w:val="single" w:sz="4" w:space="0" w:color="auto"/>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SPF</w:t>
            </w:r>
          </w:p>
        </w:tc>
        <w:tc>
          <w:tcPr>
            <w:tcW w:w="3935" w:type="dxa"/>
            <w:tcBorders>
              <w:bottom w:val="single" w:sz="4" w:space="0" w:color="auto"/>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auto"/>
            </w:tcBorders>
            <w:shd w:val="clear" w:color="auto" w:fill="auto"/>
          </w:tcPr>
          <w:p w14:paraId="1E1B947F" w14:textId="072A574C"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r w:rsidR="0092728D">
              <w:rPr>
                <w:rFonts w:eastAsia="Times New Roman" w:cs="Times New Roman"/>
                <w:color w:val="000000"/>
                <w:szCs w:val="24"/>
                <w:lang w:val="en-CA" w:eastAsia="en-CA"/>
              </w:rPr>
              <w:t>SA</w:t>
            </w:r>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4DBE6B1" w14:textId="6B94D408" w:rsidR="00193BB2" w:rsidRDefault="00581800" w:rsidP="00193BB2">
      <w:pPr>
        <w:spacing w:after="0" w:line="480" w:lineRule="auto"/>
        <w:rPr>
          <w:rFonts w:cs="Times New Roman"/>
          <w:lang w:val="en-CA"/>
        </w:rPr>
      </w:pPr>
      <w:r>
        <w:rPr>
          <w:rFonts w:cs="Times New Roman"/>
          <w:b/>
          <w:lang w:val="en-CA"/>
        </w:rPr>
        <w:lastRenderedPageBreak/>
        <w:t>Figure 1.</w:t>
      </w:r>
      <w:r w:rsidR="00840CD7">
        <w:rPr>
          <w:rFonts w:cs="Times New Roman"/>
          <w:b/>
          <w:lang w:val="en-CA"/>
        </w:rPr>
        <w:t xml:space="preserve"> </w:t>
      </w:r>
      <w:r w:rsidR="00840CD7">
        <w:rPr>
          <w:rFonts w:cs="Times New Roman"/>
          <w:lang w:val="en-CA"/>
        </w:rPr>
        <w:t xml:space="preserve">Solution cost </w:t>
      </w:r>
      <w:r w:rsidR="00D7550F">
        <w:rPr>
          <w:rFonts w:cs="Times New Roman"/>
          <w:lang w:val="en-CA"/>
        </w:rPr>
        <w:t xml:space="preserve">and time </w:t>
      </w:r>
      <w:r w:rsidR="00840CD7">
        <w:rPr>
          <w:rFonts w:cs="Times New Roman"/>
          <w:lang w:val="en-CA"/>
        </w:rPr>
        <w:t xml:space="preserve">comparisons. </w:t>
      </w:r>
      <w:r w:rsidR="00D7550F">
        <w:rPr>
          <w:rFonts w:cs="Times New Roman"/>
          <w:lang w:val="en-CA"/>
        </w:rPr>
        <w:t xml:space="preserve">a) </w:t>
      </w:r>
      <w:r w:rsidR="00840CD7">
        <w:rPr>
          <w:rFonts w:cs="Times New Roman"/>
          <w:lang w:val="en-CA"/>
        </w:rPr>
        <w:t xml:space="preserve">The lines represent costs compared to the </w:t>
      </w:r>
      <w:proofErr w:type="spellStart"/>
      <w:r w:rsidR="00840CD7">
        <w:rPr>
          <w:rFonts w:cs="Times New Roman"/>
          <w:lang w:val="en-CA"/>
        </w:rPr>
        <w:t>Gurobi</w:t>
      </w:r>
      <w:proofErr w:type="spellEnd"/>
      <w:r w:rsidR="00840CD7">
        <w:rPr>
          <w:rFonts w:cs="Times New Roman"/>
          <w:lang w:val="en-CA"/>
        </w:rPr>
        <w:t xml:space="preserve"> cost baseline. The numbers on the blue line represent total cost of a solution in million $ and the numbers o</w:t>
      </w:r>
      <w:r w:rsidR="001315B3">
        <w:rPr>
          <w:rFonts w:cs="Times New Roman"/>
          <w:lang w:val="en-CA"/>
        </w:rPr>
        <w:t xml:space="preserve">n </w:t>
      </w:r>
      <w:r w:rsidR="00840CD7">
        <w:rPr>
          <w:rFonts w:cs="Times New Roman"/>
          <w:lang w:val="en-CA"/>
        </w:rPr>
        <w:t>the green line represent how much more expensive, again in million $, the SA/</w:t>
      </w:r>
      <w:proofErr w:type="spellStart"/>
      <w:r w:rsidR="00840CD7">
        <w:rPr>
          <w:rFonts w:cs="Times New Roman"/>
          <w:lang w:val="en-CA"/>
        </w:rPr>
        <w:t>Marxan</w:t>
      </w:r>
      <w:proofErr w:type="spellEnd"/>
      <w:r w:rsidR="00840CD7">
        <w:rPr>
          <w:rFonts w:cs="Times New Roman"/>
          <w:lang w:val="en-CA"/>
        </w:rPr>
        <w:t xml:space="preserve"> solution is compared to the ILP solutions. </w:t>
      </w:r>
      <w:r w:rsidR="00D7550F">
        <w:rPr>
          <w:rFonts w:cs="Times New Roman"/>
          <w:lang w:val="en-CA"/>
        </w:rPr>
        <w:t xml:space="preserve">b) Time to solution comparisons between solvers. </w:t>
      </w:r>
      <w:proofErr w:type="spellStart"/>
      <w:r w:rsidR="00840CD7">
        <w:rPr>
          <w:rFonts w:cs="Times New Roman"/>
          <w:lang w:val="en-CA"/>
        </w:rPr>
        <w:t>Marxan</w:t>
      </w:r>
      <w:proofErr w:type="spellEnd"/>
      <w:r w:rsidR="00840CD7">
        <w:rPr>
          <w:rFonts w:cs="Times New Roman"/>
          <w:lang w:val="en-CA"/>
        </w:rPr>
        <w:t xml:space="preserve"> parameters </w:t>
      </w:r>
      <w:r w:rsidR="003F4F5A">
        <w:rPr>
          <w:rFonts w:cs="Times New Roman"/>
          <w:lang w:val="en-CA"/>
        </w:rPr>
        <w:t xml:space="preserve">used </w:t>
      </w:r>
      <w:r w:rsidR="00840CD7">
        <w:rPr>
          <w:rFonts w:cs="Times New Roman"/>
          <w:lang w:val="en-CA"/>
        </w:rPr>
        <w:t xml:space="preserve">are: 72 </w:t>
      </w:r>
      <w:r w:rsidR="00840CD7" w:rsidRPr="00840CD7">
        <w:rPr>
          <w:rFonts w:cs="Times New Roman"/>
          <w:lang w:val="en-CA"/>
        </w:rPr>
        <w:t>features</w:t>
      </w:r>
      <w:r w:rsidR="00840CD7">
        <w:rPr>
          <w:rFonts w:cs="Times New Roman"/>
          <w:lang w:val="en-CA"/>
        </w:rPr>
        <w:t xml:space="preserve">, </w:t>
      </w:r>
      <w:r w:rsidR="00840CD7" w:rsidRPr="00840CD7">
        <w:rPr>
          <w:rFonts w:cs="Times New Roman"/>
          <w:lang w:val="en-CA"/>
        </w:rPr>
        <w:t>148</w:t>
      </w:r>
      <w:r w:rsidR="00840CD7">
        <w:rPr>
          <w:rFonts w:cs="Times New Roman"/>
          <w:lang w:val="en-CA"/>
        </w:rPr>
        <w:t>,</w:t>
      </w:r>
      <w:r w:rsidR="00840CD7" w:rsidRPr="00840CD7">
        <w:rPr>
          <w:rFonts w:cs="Times New Roman"/>
          <w:lang w:val="en-CA"/>
        </w:rPr>
        <w:t>510</w:t>
      </w:r>
      <w:r w:rsidR="00840CD7">
        <w:rPr>
          <w:rFonts w:cs="Times New Roman"/>
          <w:lang w:val="en-CA"/>
        </w:rPr>
        <w:t xml:space="preserve"> planning units, 10</w:t>
      </w:r>
      <w:r w:rsidR="00840CD7" w:rsidRPr="00840CD7">
        <w:rPr>
          <w:rFonts w:cs="Times New Roman"/>
          <w:vertAlign w:val="superscript"/>
          <w:lang w:val="en-CA"/>
        </w:rPr>
        <w:t>8</w:t>
      </w:r>
      <w:r w:rsidR="00840CD7">
        <w:rPr>
          <w:rFonts w:cs="Times New Roman"/>
          <w:lang w:val="en-CA"/>
        </w:rPr>
        <w:t xml:space="preserve"> iterations, using mean cost</w:t>
      </w:r>
      <w:r w:rsidR="00E922CD">
        <w:rPr>
          <w:rFonts w:cs="Times New Roman"/>
          <w:lang w:val="en-CA"/>
        </w:rPr>
        <w:t xml:space="preserve"> and time</w:t>
      </w:r>
      <w:r w:rsidR="00840CD7">
        <w:rPr>
          <w:rFonts w:cs="Times New Roman"/>
          <w:lang w:val="en-CA"/>
        </w:rPr>
        <w:t>.</w:t>
      </w:r>
      <w:r w:rsidR="00FF73F9">
        <w:rPr>
          <w:rFonts w:cs="Times New Roman"/>
          <w:lang w:val="en-CA"/>
        </w:rPr>
        <w:t xml:space="preserve"> Note that </w:t>
      </w:r>
      <w:r w:rsidR="00A228AD">
        <w:rPr>
          <w:rFonts w:cs="Times New Roman"/>
          <w:lang w:val="en-CA"/>
        </w:rPr>
        <w:t xml:space="preserve">in a) </w:t>
      </w:r>
      <w:proofErr w:type="spellStart"/>
      <w:r w:rsidR="00FF73F9">
        <w:rPr>
          <w:rFonts w:cs="Times New Roman"/>
          <w:lang w:val="en-CA"/>
        </w:rPr>
        <w:t>gurobi</w:t>
      </w:r>
      <w:proofErr w:type="spellEnd"/>
      <w:r w:rsidR="00FF73F9">
        <w:rPr>
          <w:rFonts w:cs="Times New Roman"/>
          <w:lang w:val="en-CA"/>
        </w:rPr>
        <w:t xml:space="preserve"> (red) and </w:t>
      </w:r>
      <w:proofErr w:type="spellStart"/>
      <w:r w:rsidR="00FF73F9">
        <w:rPr>
          <w:rFonts w:cs="Times New Roman"/>
          <w:lang w:val="en-CA"/>
        </w:rPr>
        <w:t>Rsymphony</w:t>
      </w:r>
      <w:proofErr w:type="spellEnd"/>
      <w:r w:rsidR="00FF73F9">
        <w:rPr>
          <w:rFonts w:cs="Times New Roman"/>
          <w:lang w:val="en-CA"/>
        </w:rPr>
        <w:t xml:space="preserve"> (blue) yielded optimal solutions</w:t>
      </w:r>
    </w:p>
    <w:p w14:paraId="1C6F2B65" w14:textId="77777777" w:rsidR="00193BB2" w:rsidRDefault="00FF73F9" w:rsidP="00193BB2">
      <w:pPr>
        <w:spacing w:after="0" w:line="480" w:lineRule="auto"/>
        <w:rPr>
          <w:rFonts w:cs="Times New Roman"/>
          <w:lang w:val="en-CA"/>
        </w:rPr>
      </w:pPr>
      <w:proofErr w:type="gramStart"/>
      <w:r>
        <w:rPr>
          <w:rFonts w:cs="Times New Roman"/>
          <w:lang w:val="en-CA"/>
        </w:rPr>
        <w:t>for</w:t>
      </w:r>
      <w:proofErr w:type="gramEnd"/>
      <w:r>
        <w:rPr>
          <w:rFonts w:cs="Times New Roman"/>
          <w:lang w:val="en-CA"/>
        </w:rPr>
        <w:t xml:space="preserve"> all target values and so their lines are plotted </w:t>
      </w:r>
      <w:r w:rsidR="00E377D9">
        <w:rPr>
          <w:rFonts w:cs="Times New Roman"/>
          <w:lang w:val="en-CA"/>
        </w:rPr>
        <w:t>exactly</w:t>
      </w:r>
      <w:r>
        <w:rPr>
          <w:rFonts w:cs="Times New Roman"/>
          <w:lang w:val="en-CA"/>
        </w:rPr>
        <w:t xml:space="preserve"> on top of each </w:t>
      </w:r>
      <w:r w:rsidR="00E377D9">
        <w:rPr>
          <w:rFonts w:cs="Times New Roman"/>
          <w:lang w:val="en-CA"/>
        </w:rPr>
        <w:t>other</w:t>
      </w:r>
      <w:r>
        <w:rPr>
          <w:rFonts w:cs="Times New Roman"/>
          <w:lang w:val="en-CA"/>
        </w:rPr>
        <w:t>.</w:t>
      </w:r>
    </w:p>
    <w:p w14:paraId="7689CE02" w14:textId="115C4928" w:rsidR="0056142A" w:rsidRDefault="00D7550F" w:rsidP="00193BB2">
      <w:pPr>
        <w:spacing w:after="0" w:line="480" w:lineRule="auto"/>
        <w:jc w:val="center"/>
        <w:rPr>
          <w:rFonts w:cs="Times New Roman"/>
          <w:b/>
          <w:lang w:val="en-CA"/>
        </w:rPr>
      </w:pPr>
      <w:r>
        <w:rPr>
          <w:rFonts w:cs="Times New Roman"/>
          <w:b/>
          <w:noProof/>
          <w:lang w:val="en-CA" w:eastAsia="en-CA"/>
        </w:rPr>
        <w:drawing>
          <wp:inline distT="0" distB="0" distL="0" distR="0" wp14:anchorId="4C0CCED5" wp14:editId="28E0EDF8">
            <wp:extent cx="4981575" cy="570911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c.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98632" cy="5728666"/>
                    </a:xfrm>
                    <a:prstGeom prst="rect">
                      <a:avLst/>
                    </a:prstGeom>
                  </pic:spPr>
                </pic:pic>
              </a:graphicData>
            </a:graphic>
          </wp:inline>
        </w:drawing>
      </w:r>
    </w:p>
    <w:p w14:paraId="7D1F16B6" w14:textId="4493BE60" w:rsidR="00553CCA" w:rsidRDefault="00581800" w:rsidP="00C63B2B">
      <w:pPr>
        <w:spacing w:after="0" w:line="480" w:lineRule="auto"/>
        <w:rPr>
          <w:rFonts w:cs="Times New Roman"/>
          <w:lang w:val="en-CA"/>
        </w:rPr>
      </w:pPr>
      <w:r>
        <w:rPr>
          <w:rFonts w:cs="Times New Roman"/>
          <w:b/>
          <w:lang w:val="en-CA"/>
        </w:rPr>
        <w:lastRenderedPageBreak/>
        <w:t>Figure 2.</w:t>
      </w:r>
      <w:r w:rsidR="009C47AE">
        <w:rPr>
          <w:rFonts w:cs="Times New Roman"/>
          <w:b/>
          <w:lang w:val="en-CA"/>
        </w:rPr>
        <w:t xml:space="preserve"> </w:t>
      </w:r>
      <w:r w:rsidR="00C63B2B">
        <w:rPr>
          <w:rFonts w:cs="Times New Roman"/>
          <w:lang w:val="en-CA"/>
        </w:rPr>
        <w:t xml:space="preserve">Objective function value and time comparisons using a boundary penalty to achieve spatially compact solutions. a) </w:t>
      </w:r>
      <w:del w:id="42" w:author="Joe Bennett" w:date="2019-06-17T15:23:00Z">
        <w:r w:rsidR="00F709AA" w:rsidDel="000E29BB">
          <w:rPr>
            <w:rFonts w:cs="Times New Roman"/>
            <w:lang w:val="en-CA"/>
          </w:rPr>
          <w:delText>Objective function value</w:delText>
        </w:r>
      </w:del>
      <w:ins w:id="43" w:author="Joe Bennett" w:date="2019-06-17T15:23:00Z">
        <w:r w:rsidR="000E29BB">
          <w:rPr>
            <w:rFonts w:cs="Times New Roman"/>
            <w:lang w:val="en-CA"/>
          </w:rPr>
          <w:t>Deviation from lowest objective function value</w:t>
        </w:r>
      </w:ins>
      <w:r w:rsidR="00F709AA">
        <w:rPr>
          <w:rFonts w:cs="Times New Roman"/>
          <w:lang w:val="en-CA"/>
        </w:rPr>
        <w:t xml:space="preserve"> </w:t>
      </w:r>
      <w:del w:id="44" w:author="Joe Bennett" w:date="2019-06-17T15:23:00Z">
        <w:r w:rsidR="00F709AA" w:rsidDel="000E29BB">
          <w:rPr>
            <w:rFonts w:cs="Times New Roman"/>
            <w:lang w:val="en-CA"/>
          </w:rPr>
          <w:delText>comparison between</w:delText>
        </w:r>
      </w:del>
      <w:ins w:id="45" w:author="Joe Bennett" w:date="2019-06-17T15:23:00Z">
        <w:r w:rsidR="000E29BB">
          <w:rPr>
            <w:rFonts w:cs="Times New Roman"/>
            <w:lang w:val="en-CA"/>
          </w:rPr>
          <w:t>for</w:t>
        </w:r>
      </w:ins>
      <w:r w:rsidR="00F709AA">
        <w:rPr>
          <w:rFonts w:cs="Times New Roman"/>
          <w:lang w:val="en-CA"/>
        </w:rPr>
        <w:t xml:space="preserve"> solvers used and over a range of boundary penalty </w:t>
      </w:r>
      <w:r w:rsidR="00260D3A">
        <w:rPr>
          <w:rFonts w:cs="Times New Roman"/>
          <w:lang w:val="en-CA"/>
        </w:rPr>
        <w:t xml:space="preserve">or boundary length modifier </w:t>
      </w:r>
      <w:r w:rsidR="00F709AA">
        <w:rPr>
          <w:rFonts w:cs="Times New Roman"/>
          <w:lang w:val="en-CA"/>
        </w:rPr>
        <w:t>values (BLM)</w:t>
      </w:r>
      <w:ins w:id="46" w:author="Joe Bennett" w:date="2019-06-17T15:23:00Z">
        <w:r w:rsidR="000E29BB">
          <w:rPr>
            <w:rFonts w:cs="Times New Roman"/>
            <w:lang w:val="en-CA"/>
          </w:rPr>
          <w:t xml:space="preserve">; </w:t>
        </w:r>
        <w:commentRangeStart w:id="47"/>
        <w:r w:rsidR="000E29BB">
          <w:rPr>
            <w:rFonts w:cs="Times New Roman"/>
            <w:lang w:val="en-CA"/>
          </w:rPr>
          <w:t>zero deviation indicates optimal solution</w:t>
        </w:r>
      </w:ins>
      <w:commentRangeEnd w:id="47"/>
      <w:ins w:id="48" w:author="Joe Bennett" w:date="2019-06-17T15:24:00Z">
        <w:r w:rsidR="000E29BB">
          <w:rPr>
            <w:rStyle w:val="CommentReference"/>
          </w:rPr>
          <w:commentReference w:id="47"/>
        </w:r>
      </w:ins>
      <w:r w:rsidR="00C63B2B">
        <w:rPr>
          <w:rFonts w:cs="Times New Roman"/>
          <w:lang w:val="en-CA"/>
        </w:rPr>
        <w:t>. b) Time to solution comparisons between solvers</w:t>
      </w:r>
      <w:r w:rsidR="00F239C4">
        <w:rPr>
          <w:rFonts w:cs="Times New Roman"/>
          <w:lang w:val="en-CA"/>
        </w:rPr>
        <w:t xml:space="preserve"> and across BLM values</w:t>
      </w:r>
      <w:r w:rsidR="00C63B2B">
        <w:rPr>
          <w:rFonts w:cs="Times New Roman"/>
          <w:lang w:val="en-CA"/>
        </w:rPr>
        <w:t xml:space="preserve">. </w:t>
      </w:r>
      <w:r w:rsidR="001225A5">
        <w:rPr>
          <w:rFonts w:cs="Times New Roman"/>
          <w:lang w:val="en-CA"/>
        </w:rPr>
        <w:t xml:space="preserve">Note that in a) </w:t>
      </w:r>
      <w:proofErr w:type="spellStart"/>
      <w:r w:rsidR="001225A5">
        <w:rPr>
          <w:rFonts w:cs="Times New Roman"/>
          <w:lang w:val="en-CA"/>
        </w:rPr>
        <w:t>gurobi</w:t>
      </w:r>
      <w:proofErr w:type="spellEnd"/>
      <w:r w:rsidR="001225A5">
        <w:rPr>
          <w:rFonts w:cs="Times New Roman"/>
          <w:lang w:val="en-CA"/>
        </w:rPr>
        <w:t xml:space="preserve"> (red) and </w:t>
      </w:r>
      <w:proofErr w:type="spellStart"/>
      <w:r w:rsidR="001225A5">
        <w:rPr>
          <w:rFonts w:cs="Times New Roman"/>
          <w:lang w:val="en-CA"/>
        </w:rPr>
        <w:t>Rsymphony</w:t>
      </w:r>
      <w:proofErr w:type="spellEnd"/>
      <w:r w:rsidR="001225A5">
        <w:rPr>
          <w:rFonts w:cs="Times New Roman"/>
          <w:lang w:val="en-CA"/>
        </w:rPr>
        <w:t xml:space="preserve"> (blue) yielded optimal solutions for all target values and so their lines are plotted exactly on top of each other.</w:t>
      </w:r>
      <w:bookmarkStart w:id="49" w:name="_GoBack"/>
      <w:bookmarkEnd w:id="49"/>
    </w:p>
    <w:p w14:paraId="658824F8" w14:textId="0F66FDB1" w:rsidR="00E87C66" w:rsidRDefault="000516F9" w:rsidP="00D34048">
      <w:pPr>
        <w:spacing w:after="0" w:line="480" w:lineRule="auto"/>
        <w:jc w:val="center"/>
        <w:rPr>
          <w:rFonts w:cs="Times New Roman"/>
          <w:b/>
          <w:lang w:val="en-CA"/>
        </w:rPr>
      </w:pPr>
      <w:r>
        <w:rPr>
          <w:rFonts w:cs="Times New Roman"/>
          <w:b/>
          <w:noProof/>
          <w:lang w:val="en-CA" w:eastAsia="en-CA"/>
        </w:rPr>
        <w:drawing>
          <wp:inline distT="0" distB="0" distL="0" distR="0" wp14:anchorId="3D02F6AE" wp14:editId="21081FEA">
            <wp:extent cx="4795549" cy="549592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98805" cy="5499657"/>
                    </a:xfrm>
                    <a:prstGeom prst="rect">
                      <a:avLst/>
                    </a:prstGeom>
                  </pic:spPr>
                </pic:pic>
              </a:graphicData>
            </a:graphic>
          </wp:inline>
        </w:drawing>
      </w:r>
    </w:p>
    <w:sectPr w:rsidR="00E87C66">
      <w:footerReference w:type="default" r:id="rId20"/>
      <w:pgSz w:w="12240" w:h="15840"/>
      <w:pgMar w:top="1440" w:right="1440" w:bottom="1440" w:left="1440" w:header="0" w:footer="720" w:gutter="0"/>
      <w:lnNumType w:countBy="1" w:restart="continuous"/>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Joe Bennett" w:date="2019-06-17T15:08:00Z" w:initials="JB">
    <w:p w14:paraId="3F221CB4" w14:textId="22886267" w:rsidR="00A42BA1" w:rsidRDefault="00A42BA1">
      <w:pPr>
        <w:pStyle w:val="CommentText"/>
      </w:pPr>
      <w:r>
        <w:rPr>
          <w:rStyle w:val="CommentReference"/>
        </w:rPr>
        <w:annotationRef/>
      </w:r>
      <w:r>
        <w:t xml:space="preserve">Should this be “techniques”? I think of ILP as consisting of several algorithms. </w:t>
      </w:r>
    </w:p>
  </w:comment>
  <w:comment w:id="2" w:author="Joe Bennett" w:date="2019-06-17T15:10:00Z" w:initials="JB">
    <w:p w14:paraId="63D665BB" w14:textId="05DBCADA" w:rsidR="00A42BA1" w:rsidRDefault="00A42BA1">
      <w:pPr>
        <w:pStyle w:val="CommentText"/>
      </w:pPr>
      <w:r>
        <w:rPr>
          <w:rStyle w:val="CommentReference"/>
        </w:rPr>
        <w:annotationRef/>
      </w:r>
      <w:r>
        <w:t xml:space="preserve">Or could be “of SA versus ILP using both commercial and open-source algorithms.” – might be nice to include open source option as an extra hook? </w:t>
      </w:r>
    </w:p>
  </w:comment>
  <w:comment w:id="11" w:author="Joe Bennett" w:date="2019-06-17T15:01:00Z" w:initials="JB">
    <w:p w14:paraId="4FD48520" w14:textId="5BEB579D" w:rsidR="00FF653C" w:rsidRDefault="00FF653C">
      <w:pPr>
        <w:pStyle w:val="CommentText"/>
      </w:pPr>
      <w:r>
        <w:rPr>
          <w:rStyle w:val="CommentReference"/>
        </w:rPr>
        <w:annotationRef/>
      </w:r>
      <w:r>
        <w:t>Can we perhaps delete this? The concept is repeated below in lines 74-76?</w:t>
      </w:r>
    </w:p>
  </w:comment>
  <w:comment w:id="38" w:author="Joe Bennett" w:date="2019-06-17T15:18:00Z" w:initials="JB">
    <w:p w14:paraId="2322A948" w14:textId="77777777" w:rsidR="000E29BB" w:rsidRDefault="000E29BB">
      <w:pPr>
        <w:pStyle w:val="CommentText"/>
      </w:pPr>
      <w:r>
        <w:rPr>
          <w:rStyle w:val="CommentReference"/>
        </w:rPr>
        <w:annotationRef/>
      </w:r>
      <w:r>
        <w:t>Instead of last paragraph before conclusions, could add “which means that for many problems, users can obtain near real-time solutions, for example for scenario exploration during stakeholder consultation and planning meetings.”</w:t>
      </w:r>
    </w:p>
    <w:p w14:paraId="4F1493E6" w14:textId="77777777" w:rsidR="000E29BB" w:rsidRDefault="000E29BB">
      <w:pPr>
        <w:pStyle w:val="CommentText"/>
      </w:pPr>
    </w:p>
    <w:p w14:paraId="3C556310" w14:textId="5945AB68" w:rsidR="000E29BB" w:rsidRDefault="000E29BB">
      <w:pPr>
        <w:pStyle w:val="CommentText"/>
      </w:pPr>
      <w:r>
        <w:t xml:space="preserve">Just an idea – may be better as-is. </w:t>
      </w:r>
    </w:p>
  </w:comment>
  <w:comment w:id="39" w:author="Joe Bennett" w:date="2019-06-17T15:20:00Z" w:initials="JB">
    <w:p w14:paraId="6DD39B6F" w14:textId="7007DAFA" w:rsidR="000E29BB" w:rsidRDefault="000E29BB">
      <w:pPr>
        <w:pStyle w:val="CommentText"/>
      </w:pPr>
      <w:r>
        <w:rPr>
          <w:rStyle w:val="CommentReference"/>
        </w:rPr>
        <w:annotationRef/>
      </w:r>
      <w:r>
        <w:t xml:space="preserve">If change above, then could change to “the somewhat subjective penalty factor, number of iterations and number of </w:t>
      </w:r>
      <w:proofErr w:type="spellStart"/>
      <w:r>
        <w:t>researts</w:t>
      </w:r>
      <w:proofErr w:type="spellEnd"/>
      <w:r>
        <w:t>”</w:t>
      </w:r>
    </w:p>
  </w:comment>
  <w:comment w:id="47" w:author="Joe Bennett" w:date="2019-06-17T15:24:00Z" w:initials="JB">
    <w:p w14:paraId="3B5018EC" w14:textId="349EAD1B" w:rsidR="000E29BB" w:rsidRDefault="000E29BB">
      <w:pPr>
        <w:pStyle w:val="CommentText"/>
      </w:pPr>
      <w:r>
        <w:rPr>
          <w:rStyle w:val="CommentReference"/>
        </w:rPr>
        <w:annotationRef/>
      </w:r>
      <w:r>
        <w:t>This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F221CB4" w15:done="0"/>
  <w15:commentEx w15:paraId="63D665BB" w15:done="0"/>
  <w15:commentEx w15:paraId="4FD48520" w15:done="0"/>
  <w15:commentEx w15:paraId="3C556310" w15:done="0"/>
  <w15:commentEx w15:paraId="6DD39B6F" w15:done="0"/>
  <w15:commentEx w15:paraId="3B5018EC"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3F9E0C" w14:textId="77777777" w:rsidR="001A2E90" w:rsidRDefault="001A2E90">
      <w:pPr>
        <w:spacing w:after="0" w:line="240" w:lineRule="auto"/>
      </w:pPr>
      <w:r>
        <w:separator/>
      </w:r>
    </w:p>
  </w:endnote>
  <w:endnote w:type="continuationSeparator" w:id="0">
    <w:p w14:paraId="7A05624A" w14:textId="77777777" w:rsidR="001A2E90" w:rsidRDefault="001A2E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Malgun Gothic Semilight"/>
    <w:panose1 w:val="020B0604020202020204"/>
    <w:charset w:val="80"/>
    <w:family w:val="swiss"/>
    <w:pitch w:val="variable"/>
    <w:sig w:usb0="F7FFAFFF" w:usb1="E9DFFFFF" w:usb2="0000003F" w:usb3="00000000" w:csb0="003F01FF" w:csb1="00000000"/>
  </w:font>
  <w:font w:name="Minion Pro">
    <w:altName w:val="Cambria"/>
    <w:panose1 w:val="02040503050306020203"/>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18A922" w14:textId="77777777" w:rsidR="00910148" w:rsidRDefault="00910148">
    <w:pPr>
      <w:pStyle w:val="Footer"/>
      <w:jc w:val="right"/>
    </w:pPr>
  </w:p>
  <w:p w14:paraId="7E1D5803" w14:textId="77777777" w:rsidR="00910148" w:rsidRDefault="009101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A266F1" w14:textId="77777777" w:rsidR="001A2E90" w:rsidRDefault="001A2E90">
      <w:pPr>
        <w:spacing w:after="0" w:line="240" w:lineRule="auto"/>
      </w:pPr>
      <w:r>
        <w:separator/>
      </w:r>
    </w:p>
  </w:footnote>
  <w:footnote w:type="continuationSeparator" w:id="0">
    <w:p w14:paraId="30034C32" w14:textId="77777777" w:rsidR="001A2E90" w:rsidRDefault="001A2E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eph Bennett">
    <w15:presenceInfo w15:providerId="Windows Live" w15:userId="f43ab2b5ed2eb486"/>
  </w15:person>
  <w15:person w15:author="Joe Bennett">
    <w15:presenceInfo w15:providerId="AD" w15:userId="S-1-5-21-2116162364-2402217585-332461140-2325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142A"/>
    <w:rsid w:val="00001FC7"/>
    <w:rsid w:val="00003A7E"/>
    <w:rsid w:val="00003EF2"/>
    <w:rsid w:val="0001159C"/>
    <w:rsid w:val="00015B69"/>
    <w:rsid w:val="000173AA"/>
    <w:rsid w:val="00026622"/>
    <w:rsid w:val="00041740"/>
    <w:rsid w:val="000449D7"/>
    <w:rsid w:val="000471B5"/>
    <w:rsid w:val="000516F9"/>
    <w:rsid w:val="000605B5"/>
    <w:rsid w:val="00061C41"/>
    <w:rsid w:val="000638AF"/>
    <w:rsid w:val="0007123A"/>
    <w:rsid w:val="00077CC5"/>
    <w:rsid w:val="00085676"/>
    <w:rsid w:val="00096EE2"/>
    <w:rsid w:val="000B2978"/>
    <w:rsid w:val="000C3391"/>
    <w:rsid w:val="000E29BB"/>
    <w:rsid w:val="000E4FCA"/>
    <w:rsid w:val="000E61B4"/>
    <w:rsid w:val="000E7A60"/>
    <w:rsid w:val="000F10F0"/>
    <w:rsid w:val="000F1B1D"/>
    <w:rsid w:val="000F3291"/>
    <w:rsid w:val="000F5875"/>
    <w:rsid w:val="000F7600"/>
    <w:rsid w:val="000F797F"/>
    <w:rsid w:val="00101B10"/>
    <w:rsid w:val="00102BBF"/>
    <w:rsid w:val="0010370C"/>
    <w:rsid w:val="00110512"/>
    <w:rsid w:val="001111E9"/>
    <w:rsid w:val="001225A5"/>
    <w:rsid w:val="00122D3C"/>
    <w:rsid w:val="00130497"/>
    <w:rsid w:val="001315B3"/>
    <w:rsid w:val="001316E2"/>
    <w:rsid w:val="00132C97"/>
    <w:rsid w:val="00133F0E"/>
    <w:rsid w:val="0013533A"/>
    <w:rsid w:val="00137A61"/>
    <w:rsid w:val="00140BFF"/>
    <w:rsid w:val="00143716"/>
    <w:rsid w:val="00145289"/>
    <w:rsid w:val="0014559C"/>
    <w:rsid w:val="00147569"/>
    <w:rsid w:val="001501A9"/>
    <w:rsid w:val="001512B6"/>
    <w:rsid w:val="00154707"/>
    <w:rsid w:val="00173E14"/>
    <w:rsid w:val="00174479"/>
    <w:rsid w:val="00174807"/>
    <w:rsid w:val="00193BB2"/>
    <w:rsid w:val="001966A7"/>
    <w:rsid w:val="001A2E90"/>
    <w:rsid w:val="001B129F"/>
    <w:rsid w:val="001B64F8"/>
    <w:rsid w:val="001B7DF5"/>
    <w:rsid w:val="001C2F5B"/>
    <w:rsid w:val="001E4EF9"/>
    <w:rsid w:val="001F088F"/>
    <w:rsid w:val="001F0CFE"/>
    <w:rsid w:val="0020171C"/>
    <w:rsid w:val="0020384E"/>
    <w:rsid w:val="00205B5E"/>
    <w:rsid w:val="00210322"/>
    <w:rsid w:val="0021322A"/>
    <w:rsid w:val="00220ABB"/>
    <w:rsid w:val="00224607"/>
    <w:rsid w:val="00233156"/>
    <w:rsid w:val="00234A4B"/>
    <w:rsid w:val="002372B0"/>
    <w:rsid w:val="0024023F"/>
    <w:rsid w:val="00242B57"/>
    <w:rsid w:val="00243331"/>
    <w:rsid w:val="00250222"/>
    <w:rsid w:val="00253B76"/>
    <w:rsid w:val="00254C4C"/>
    <w:rsid w:val="00257F8A"/>
    <w:rsid w:val="00260D3A"/>
    <w:rsid w:val="002639E3"/>
    <w:rsid w:val="00270F5E"/>
    <w:rsid w:val="00271D0B"/>
    <w:rsid w:val="00275EC8"/>
    <w:rsid w:val="00281332"/>
    <w:rsid w:val="00291593"/>
    <w:rsid w:val="00293F5A"/>
    <w:rsid w:val="002A3303"/>
    <w:rsid w:val="002C7502"/>
    <w:rsid w:val="002D0EEE"/>
    <w:rsid w:val="002E0F67"/>
    <w:rsid w:val="002E47A9"/>
    <w:rsid w:val="002E5573"/>
    <w:rsid w:val="002F33F0"/>
    <w:rsid w:val="00303D4F"/>
    <w:rsid w:val="00305307"/>
    <w:rsid w:val="00327013"/>
    <w:rsid w:val="00330F1D"/>
    <w:rsid w:val="00335468"/>
    <w:rsid w:val="003373E4"/>
    <w:rsid w:val="00340AB6"/>
    <w:rsid w:val="0034473C"/>
    <w:rsid w:val="00350C00"/>
    <w:rsid w:val="003534E8"/>
    <w:rsid w:val="0036533B"/>
    <w:rsid w:val="00380218"/>
    <w:rsid w:val="00384DCA"/>
    <w:rsid w:val="00386EB6"/>
    <w:rsid w:val="00392256"/>
    <w:rsid w:val="00393171"/>
    <w:rsid w:val="00395CA0"/>
    <w:rsid w:val="00396E07"/>
    <w:rsid w:val="003A64C3"/>
    <w:rsid w:val="003B09AD"/>
    <w:rsid w:val="003B1976"/>
    <w:rsid w:val="003B30B2"/>
    <w:rsid w:val="003C31EF"/>
    <w:rsid w:val="003C6E4B"/>
    <w:rsid w:val="003E19F5"/>
    <w:rsid w:val="003E5967"/>
    <w:rsid w:val="003E677E"/>
    <w:rsid w:val="003F4F5A"/>
    <w:rsid w:val="003F7639"/>
    <w:rsid w:val="00400E83"/>
    <w:rsid w:val="004014E3"/>
    <w:rsid w:val="0041029F"/>
    <w:rsid w:val="00415153"/>
    <w:rsid w:val="00422048"/>
    <w:rsid w:val="004238FD"/>
    <w:rsid w:val="00426C89"/>
    <w:rsid w:val="00431741"/>
    <w:rsid w:val="00441810"/>
    <w:rsid w:val="00457A4F"/>
    <w:rsid w:val="00464E32"/>
    <w:rsid w:val="00470208"/>
    <w:rsid w:val="00471229"/>
    <w:rsid w:val="00471F32"/>
    <w:rsid w:val="00474D20"/>
    <w:rsid w:val="00480F4B"/>
    <w:rsid w:val="00487F6A"/>
    <w:rsid w:val="00495EDB"/>
    <w:rsid w:val="00497F03"/>
    <w:rsid w:val="004A5A7B"/>
    <w:rsid w:val="004B0847"/>
    <w:rsid w:val="004B4D03"/>
    <w:rsid w:val="004C13C5"/>
    <w:rsid w:val="004D0BA3"/>
    <w:rsid w:val="004D236D"/>
    <w:rsid w:val="004D3C37"/>
    <w:rsid w:val="004D7D5F"/>
    <w:rsid w:val="004E08AE"/>
    <w:rsid w:val="004E1AD9"/>
    <w:rsid w:val="004E63A5"/>
    <w:rsid w:val="00517C3A"/>
    <w:rsid w:val="0052619A"/>
    <w:rsid w:val="0053468D"/>
    <w:rsid w:val="00540E75"/>
    <w:rsid w:val="005424B9"/>
    <w:rsid w:val="00544E6E"/>
    <w:rsid w:val="00545AE8"/>
    <w:rsid w:val="00546A00"/>
    <w:rsid w:val="00553CCA"/>
    <w:rsid w:val="00556BCF"/>
    <w:rsid w:val="0056020B"/>
    <w:rsid w:val="0056142A"/>
    <w:rsid w:val="005621A1"/>
    <w:rsid w:val="00563E80"/>
    <w:rsid w:val="00565530"/>
    <w:rsid w:val="00572B7C"/>
    <w:rsid w:val="00574772"/>
    <w:rsid w:val="00581800"/>
    <w:rsid w:val="00582693"/>
    <w:rsid w:val="00582D25"/>
    <w:rsid w:val="00584315"/>
    <w:rsid w:val="005851B3"/>
    <w:rsid w:val="005867F6"/>
    <w:rsid w:val="00586E4D"/>
    <w:rsid w:val="00591A97"/>
    <w:rsid w:val="00596AB7"/>
    <w:rsid w:val="005A1B9C"/>
    <w:rsid w:val="005A2BE7"/>
    <w:rsid w:val="005A69B4"/>
    <w:rsid w:val="005C46DF"/>
    <w:rsid w:val="005C5799"/>
    <w:rsid w:val="005D0D6F"/>
    <w:rsid w:val="005D2B78"/>
    <w:rsid w:val="005D4DA4"/>
    <w:rsid w:val="005D79EC"/>
    <w:rsid w:val="005F316F"/>
    <w:rsid w:val="005F7629"/>
    <w:rsid w:val="0060353B"/>
    <w:rsid w:val="006035EF"/>
    <w:rsid w:val="00606A0B"/>
    <w:rsid w:val="006070FF"/>
    <w:rsid w:val="00610022"/>
    <w:rsid w:val="006111AE"/>
    <w:rsid w:val="0061779F"/>
    <w:rsid w:val="00627220"/>
    <w:rsid w:val="00627E8F"/>
    <w:rsid w:val="00631025"/>
    <w:rsid w:val="006356FE"/>
    <w:rsid w:val="00637F9E"/>
    <w:rsid w:val="00640FB8"/>
    <w:rsid w:val="0065223B"/>
    <w:rsid w:val="006611AD"/>
    <w:rsid w:val="00661238"/>
    <w:rsid w:val="00662CB7"/>
    <w:rsid w:val="00663367"/>
    <w:rsid w:val="00664B00"/>
    <w:rsid w:val="00665E42"/>
    <w:rsid w:val="00673156"/>
    <w:rsid w:val="00680E9B"/>
    <w:rsid w:val="00683182"/>
    <w:rsid w:val="00683B44"/>
    <w:rsid w:val="00694E89"/>
    <w:rsid w:val="006A353E"/>
    <w:rsid w:val="006A4F44"/>
    <w:rsid w:val="006B20D1"/>
    <w:rsid w:val="006C4B67"/>
    <w:rsid w:val="006C559B"/>
    <w:rsid w:val="006D1204"/>
    <w:rsid w:val="006D5602"/>
    <w:rsid w:val="006F3725"/>
    <w:rsid w:val="00701CA4"/>
    <w:rsid w:val="007036D9"/>
    <w:rsid w:val="00705E85"/>
    <w:rsid w:val="007220F5"/>
    <w:rsid w:val="007246C0"/>
    <w:rsid w:val="00726D8A"/>
    <w:rsid w:val="0073451B"/>
    <w:rsid w:val="00744D35"/>
    <w:rsid w:val="007471B2"/>
    <w:rsid w:val="00750CFE"/>
    <w:rsid w:val="00751250"/>
    <w:rsid w:val="00751E57"/>
    <w:rsid w:val="00753805"/>
    <w:rsid w:val="007609B2"/>
    <w:rsid w:val="00762FE3"/>
    <w:rsid w:val="00766628"/>
    <w:rsid w:val="0077195E"/>
    <w:rsid w:val="007721CD"/>
    <w:rsid w:val="00773ED4"/>
    <w:rsid w:val="00787DD7"/>
    <w:rsid w:val="00797644"/>
    <w:rsid w:val="007A3717"/>
    <w:rsid w:val="007A393F"/>
    <w:rsid w:val="007B30F1"/>
    <w:rsid w:val="007C03BB"/>
    <w:rsid w:val="007C112F"/>
    <w:rsid w:val="007C73E0"/>
    <w:rsid w:val="007D41C6"/>
    <w:rsid w:val="007D4871"/>
    <w:rsid w:val="007D4D26"/>
    <w:rsid w:val="007E1B02"/>
    <w:rsid w:val="007E2422"/>
    <w:rsid w:val="007E4202"/>
    <w:rsid w:val="007F5AC8"/>
    <w:rsid w:val="00802673"/>
    <w:rsid w:val="0080653E"/>
    <w:rsid w:val="008126D2"/>
    <w:rsid w:val="008176F4"/>
    <w:rsid w:val="008178E6"/>
    <w:rsid w:val="008241F9"/>
    <w:rsid w:val="00826463"/>
    <w:rsid w:val="00840CD7"/>
    <w:rsid w:val="0085240D"/>
    <w:rsid w:val="008554D3"/>
    <w:rsid w:val="00857D51"/>
    <w:rsid w:val="00861760"/>
    <w:rsid w:val="00862562"/>
    <w:rsid w:val="00862637"/>
    <w:rsid w:val="008642FD"/>
    <w:rsid w:val="008666BA"/>
    <w:rsid w:val="00876D12"/>
    <w:rsid w:val="00881CA1"/>
    <w:rsid w:val="00883232"/>
    <w:rsid w:val="00884627"/>
    <w:rsid w:val="0089225C"/>
    <w:rsid w:val="00892812"/>
    <w:rsid w:val="008A343E"/>
    <w:rsid w:val="008A4B83"/>
    <w:rsid w:val="008A6067"/>
    <w:rsid w:val="008B693B"/>
    <w:rsid w:val="008C5D4D"/>
    <w:rsid w:val="008C69C4"/>
    <w:rsid w:val="008D2B44"/>
    <w:rsid w:val="008D5CA2"/>
    <w:rsid w:val="008D6E3A"/>
    <w:rsid w:val="008E6557"/>
    <w:rsid w:val="008E746B"/>
    <w:rsid w:val="008F7AC4"/>
    <w:rsid w:val="0090152C"/>
    <w:rsid w:val="0090404E"/>
    <w:rsid w:val="00910148"/>
    <w:rsid w:val="0091073B"/>
    <w:rsid w:val="00911EA4"/>
    <w:rsid w:val="00913A2B"/>
    <w:rsid w:val="00915BA4"/>
    <w:rsid w:val="0092728D"/>
    <w:rsid w:val="00931967"/>
    <w:rsid w:val="009324A1"/>
    <w:rsid w:val="009374CE"/>
    <w:rsid w:val="0095292F"/>
    <w:rsid w:val="00957028"/>
    <w:rsid w:val="0096390A"/>
    <w:rsid w:val="0097010D"/>
    <w:rsid w:val="009916F4"/>
    <w:rsid w:val="009929C7"/>
    <w:rsid w:val="009A21D5"/>
    <w:rsid w:val="009A5418"/>
    <w:rsid w:val="009A7103"/>
    <w:rsid w:val="009B0300"/>
    <w:rsid w:val="009B79F7"/>
    <w:rsid w:val="009C46BE"/>
    <w:rsid w:val="009C47AE"/>
    <w:rsid w:val="009C6D1A"/>
    <w:rsid w:val="009D03CF"/>
    <w:rsid w:val="009D59FC"/>
    <w:rsid w:val="009F5FD1"/>
    <w:rsid w:val="00A023BA"/>
    <w:rsid w:val="00A07089"/>
    <w:rsid w:val="00A105CA"/>
    <w:rsid w:val="00A228AD"/>
    <w:rsid w:val="00A303DC"/>
    <w:rsid w:val="00A369CD"/>
    <w:rsid w:val="00A4221D"/>
    <w:rsid w:val="00A42BA1"/>
    <w:rsid w:val="00A47BB2"/>
    <w:rsid w:val="00A47DBE"/>
    <w:rsid w:val="00A64045"/>
    <w:rsid w:val="00A64EFD"/>
    <w:rsid w:val="00A7328A"/>
    <w:rsid w:val="00A7687B"/>
    <w:rsid w:val="00A804F9"/>
    <w:rsid w:val="00A84BF7"/>
    <w:rsid w:val="00A87F88"/>
    <w:rsid w:val="00A94D94"/>
    <w:rsid w:val="00AA1EC1"/>
    <w:rsid w:val="00AA2488"/>
    <w:rsid w:val="00AA7D8B"/>
    <w:rsid w:val="00AB2116"/>
    <w:rsid w:val="00AC3942"/>
    <w:rsid w:val="00AC4476"/>
    <w:rsid w:val="00AD4670"/>
    <w:rsid w:val="00AD6713"/>
    <w:rsid w:val="00AD7987"/>
    <w:rsid w:val="00AE30A1"/>
    <w:rsid w:val="00AE6958"/>
    <w:rsid w:val="00AE737E"/>
    <w:rsid w:val="00B011CE"/>
    <w:rsid w:val="00B033D0"/>
    <w:rsid w:val="00B231E3"/>
    <w:rsid w:val="00B37CB6"/>
    <w:rsid w:val="00B46843"/>
    <w:rsid w:val="00B6245A"/>
    <w:rsid w:val="00B65D14"/>
    <w:rsid w:val="00B71928"/>
    <w:rsid w:val="00B750A9"/>
    <w:rsid w:val="00B8603A"/>
    <w:rsid w:val="00B94ED1"/>
    <w:rsid w:val="00BA362E"/>
    <w:rsid w:val="00BB75DF"/>
    <w:rsid w:val="00BC6613"/>
    <w:rsid w:val="00BE00C5"/>
    <w:rsid w:val="00BE271C"/>
    <w:rsid w:val="00BE65EA"/>
    <w:rsid w:val="00BF0AF0"/>
    <w:rsid w:val="00BF29B9"/>
    <w:rsid w:val="00BF6346"/>
    <w:rsid w:val="00BF75FE"/>
    <w:rsid w:val="00C020D6"/>
    <w:rsid w:val="00C13F21"/>
    <w:rsid w:val="00C25268"/>
    <w:rsid w:val="00C27CEC"/>
    <w:rsid w:val="00C4000A"/>
    <w:rsid w:val="00C5321A"/>
    <w:rsid w:val="00C63B2B"/>
    <w:rsid w:val="00C63EAB"/>
    <w:rsid w:val="00C80D58"/>
    <w:rsid w:val="00C84440"/>
    <w:rsid w:val="00C94128"/>
    <w:rsid w:val="00C9460A"/>
    <w:rsid w:val="00CA04EF"/>
    <w:rsid w:val="00CA114C"/>
    <w:rsid w:val="00CA44BE"/>
    <w:rsid w:val="00CA7003"/>
    <w:rsid w:val="00CB2600"/>
    <w:rsid w:val="00CC3519"/>
    <w:rsid w:val="00CC476D"/>
    <w:rsid w:val="00CD0F4A"/>
    <w:rsid w:val="00CD55EA"/>
    <w:rsid w:val="00CE0FCB"/>
    <w:rsid w:val="00CE3949"/>
    <w:rsid w:val="00CF0525"/>
    <w:rsid w:val="00CF1D9D"/>
    <w:rsid w:val="00CF25A4"/>
    <w:rsid w:val="00D07213"/>
    <w:rsid w:val="00D10D87"/>
    <w:rsid w:val="00D11E62"/>
    <w:rsid w:val="00D147E2"/>
    <w:rsid w:val="00D15C49"/>
    <w:rsid w:val="00D34048"/>
    <w:rsid w:val="00D350F7"/>
    <w:rsid w:val="00D4175C"/>
    <w:rsid w:val="00D571D8"/>
    <w:rsid w:val="00D57929"/>
    <w:rsid w:val="00D5799D"/>
    <w:rsid w:val="00D63CE5"/>
    <w:rsid w:val="00D6440F"/>
    <w:rsid w:val="00D7380F"/>
    <w:rsid w:val="00D744E5"/>
    <w:rsid w:val="00D749EF"/>
    <w:rsid w:val="00D7550F"/>
    <w:rsid w:val="00D75B1B"/>
    <w:rsid w:val="00D770AF"/>
    <w:rsid w:val="00D8571D"/>
    <w:rsid w:val="00D870A1"/>
    <w:rsid w:val="00D97C44"/>
    <w:rsid w:val="00DA19DB"/>
    <w:rsid w:val="00DA484B"/>
    <w:rsid w:val="00DB2D3C"/>
    <w:rsid w:val="00DB3FA4"/>
    <w:rsid w:val="00DB4DC8"/>
    <w:rsid w:val="00DC23B3"/>
    <w:rsid w:val="00DC28ED"/>
    <w:rsid w:val="00DC69AF"/>
    <w:rsid w:val="00DD1BEC"/>
    <w:rsid w:val="00DD2C01"/>
    <w:rsid w:val="00DD442E"/>
    <w:rsid w:val="00DD70F7"/>
    <w:rsid w:val="00DE0C6C"/>
    <w:rsid w:val="00DE3725"/>
    <w:rsid w:val="00DE4D34"/>
    <w:rsid w:val="00DF122B"/>
    <w:rsid w:val="00E00B95"/>
    <w:rsid w:val="00E135FF"/>
    <w:rsid w:val="00E13E1A"/>
    <w:rsid w:val="00E17AA8"/>
    <w:rsid w:val="00E205BA"/>
    <w:rsid w:val="00E2182D"/>
    <w:rsid w:val="00E264F8"/>
    <w:rsid w:val="00E348E9"/>
    <w:rsid w:val="00E34D23"/>
    <w:rsid w:val="00E377D9"/>
    <w:rsid w:val="00E400C4"/>
    <w:rsid w:val="00E5103D"/>
    <w:rsid w:val="00E51938"/>
    <w:rsid w:val="00E548E4"/>
    <w:rsid w:val="00E6464C"/>
    <w:rsid w:val="00E678F4"/>
    <w:rsid w:val="00E72982"/>
    <w:rsid w:val="00E72F12"/>
    <w:rsid w:val="00E77B0A"/>
    <w:rsid w:val="00E80DEF"/>
    <w:rsid w:val="00E81092"/>
    <w:rsid w:val="00E82B4C"/>
    <w:rsid w:val="00E87C66"/>
    <w:rsid w:val="00E922CD"/>
    <w:rsid w:val="00E93913"/>
    <w:rsid w:val="00E971B5"/>
    <w:rsid w:val="00EA1742"/>
    <w:rsid w:val="00EA6609"/>
    <w:rsid w:val="00EB2C1F"/>
    <w:rsid w:val="00EB71CA"/>
    <w:rsid w:val="00ED2AAB"/>
    <w:rsid w:val="00ED62FF"/>
    <w:rsid w:val="00ED7199"/>
    <w:rsid w:val="00EE4262"/>
    <w:rsid w:val="00EE4511"/>
    <w:rsid w:val="00EE55F3"/>
    <w:rsid w:val="00EE7A5A"/>
    <w:rsid w:val="00EF042C"/>
    <w:rsid w:val="00EF0AC9"/>
    <w:rsid w:val="00EF5DA8"/>
    <w:rsid w:val="00F116F4"/>
    <w:rsid w:val="00F239C4"/>
    <w:rsid w:val="00F3536B"/>
    <w:rsid w:val="00F4143F"/>
    <w:rsid w:val="00F62B7C"/>
    <w:rsid w:val="00F709AA"/>
    <w:rsid w:val="00F73D7C"/>
    <w:rsid w:val="00F80A81"/>
    <w:rsid w:val="00F84D11"/>
    <w:rsid w:val="00F916C5"/>
    <w:rsid w:val="00F9277B"/>
    <w:rsid w:val="00F92AB4"/>
    <w:rsid w:val="00F97006"/>
    <w:rsid w:val="00FA2170"/>
    <w:rsid w:val="00FA59B3"/>
    <w:rsid w:val="00FB60D3"/>
    <w:rsid w:val="00FF4271"/>
    <w:rsid w:val="00FF653C"/>
    <w:rsid w:val="00FF73F9"/>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customStyle="1" w:styleId="UnresolvedMention">
    <w:name w:val="Unresolved Mention"/>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microsoft.com/office/2011/relationships/commentsExtended" Target="commentsExtended.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osf.io/my8pc/?view_only=eaf7a8aff8314dd789f1873053fae27a" TargetMode="External"/><Relationship Id="rId2" Type="http://schemas.openxmlformats.org/officeDocument/2006/relationships/numbering" Target="numbering.xml"/><Relationship Id="rId16" Type="http://schemas.openxmlformats.org/officeDocument/2006/relationships/hyperlink" Target="https://osf.io/my8pc/?view_only=eaf7a8aff8314dd789f1873053fae27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sephBennett@cunet.carleton.ca" TargetMode="External"/><Relationship Id="rId5" Type="http://schemas.openxmlformats.org/officeDocument/2006/relationships/webSettings" Target="webSettings.xml"/><Relationship Id="rId15" Type="http://schemas.openxmlformats.org/officeDocument/2006/relationships/hyperlink" Target="https://depts.washington.edu/wagis/projects/parcels/" TargetMode="External"/><Relationship Id="rId23" Type="http://schemas.openxmlformats.org/officeDocument/2006/relationships/theme" Target="theme/theme1.xml"/><Relationship Id="rId10" Type="http://schemas.openxmlformats.org/officeDocument/2006/relationships/hyperlink" Target="mailto:mes335@cornell.edu"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jeffrey.hanson@uqconnect.edu.au" TargetMode="External"/><Relationship Id="rId14" Type="http://schemas.openxmlformats.org/officeDocument/2006/relationships/hyperlink" Target="http://ebird.org/ebird/data/download"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EEBF53-0B44-4F89-B3DA-799D7BA08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21</Pages>
  <Words>14442</Words>
  <Characters>82326</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96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Joe Bennett</cp:lastModifiedBy>
  <cp:revision>6</cp:revision>
  <cp:lastPrinted>2018-11-07T17:00:00Z</cp:lastPrinted>
  <dcterms:created xsi:type="dcterms:W3CDTF">2019-06-17T00:48:00Z</dcterms:created>
  <dcterms:modified xsi:type="dcterms:W3CDTF">2019-06-17T19:26: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66"&gt;&lt;session id="DS4TRZ7h"/&gt;&lt;style id="http://www.zotero.org/styles/conservation-letters" hasBibliography="1" bibliographyStyleHasBeenSet="1"/&gt;&lt;prefs&gt;&lt;pref name="fieldType" value="Field"/&gt;&lt;/prefs&gt;&lt;/data&gt;</vt:lpwstr>
  </property>
</Properties>
</file>